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6862DD" w14:textId="7228B7DF" w:rsidR="0084251B" w:rsidRPr="0084251B" w:rsidRDefault="0084251B" w:rsidP="0084251B">
      <w:pPr>
        <w:rPr>
          <w:b/>
          <w:bCs/>
        </w:rPr>
      </w:pPr>
      <w:r w:rsidRPr="0084251B">
        <w:rPr>
          <w:b/>
          <w:bCs/>
        </w:rPr>
        <w:t>DOKUN</w:t>
      </w:r>
      <w:r w:rsidR="00E25501">
        <w:rPr>
          <w:b/>
          <w:bCs/>
        </w:rPr>
        <w:t>MA</w:t>
      </w:r>
      <w:r w:rsidRPr="0084251B">
        <w:rPr>
          <w:b/>
          <w:bCs/>
        </w:rPr>
        <w:t xml:space="preserve"> BİYOGRAFİ</w:t>
      </w:r>
      <w:r w:rsidR="00E25501">
        <w:rPr>
          <w:b/>
          <w:bCs/>
        </w:rPr>
        <w:t>Sİ</w:t>
      </w:r>
      <w:r>
        <w:rPr>
          <w:b/>
          <w:bCs/>
        </w:rPr>
        <w:t xml:space="preserve"> ÖLÇEĞİ</w:t>
      </w:r>
    </w:p>
    <w:p w14:paraId="302C14D8" w14:textId="1755ECB4" w:rsidR="00BC0149" w:rsidRDefault="0084251B" w:rsidP="0084251B">
      <w:pPr>
        <w:jc w:val="both"/>
      </w:pPr>
      <w:r>
        <w:t>Aşağıdaki sorular kişisel geçmişiniz boyunca ya</w:t>
      </w:r>
      <w:r w:rsidR="00B0192A">
        <w:t>ş</w:t>
      </w:r>
      <w:r>
        <w:t>adığınız yakın ilişkilerinizdeki duygusal temas deneyimlerinizle ilgilidir. Bu ankette “duygusal temas” ile kucaklama, el ele tutuşma, sarılma, el ile hafifçe dokunma, okşama ve omuza el atma gibi insanların birbirlerine hisli bir şekilde dokundukları durumlar kastedilmektedir.</w:t>
      </w:r>
    </w:p>
    <w:p w14:paraId="35308DCD" w14:textId="35D9CFE5" w:rsidR="0084251B" w:rsidRDefault="0084251B" w:rsidP="0084251B">
      <w:pPr>
        <w:jc w:val="both"/>
      </w:pPr>
      <w:r>
        <w:t>Lütfen belirtilen her ifadenin hangi sıklıkta gerçekleştiğiyle ilgili aşağıdaki yanıtlardan birini se</w:t>
      </w:r>
      <w:r w:rsidR="00B0192A">
        <w:t>ç</w:t>
      </w:r>
      <w:r>
        <w:t>iniz.</w:t>
      </w:r>
    </w:p>
    <w:p w14:paraId="35785DA5" w14:textId="28C1854C" w:rsidR="0084251B" w:rsidRDefault="0084251B" w:rsidP="0084251B">
      <w:pPr>
        <w:jc w:val="both"/>
      </w:pPr>
      <w:r>
        <w:t>0= Hiç - Bu durumun yaşandığını hiç hatırlamıyorum</w:t>
      </w:r>
    </w:p>
    <w:p w14:paraId="65AD5848" w14:textId="77777777" w:rsidR="0084251B" w:rsidRDefault="0084251B" w:rsidP="0084251B">
      <w:pPr>
        <w:jc w:val="both"/>
      </w:pPr>
      <w:r>
        <w:t>1 = Nadiren (haftada bir defadan az)</w:t>
      </w:r>
    </w:p>
    <w:p w14:paraId="4620BE16" w14:textId="2478F655" w:rsidR="0084251B" w:rsidRDefault="0084251B" w:rsidP="0084251B">
      <w:pPr>
        <w:jc w:val="both"/>
      </w:pPr>
      <w:r>
        <w:t>2 = Ara sıra (haftada bir veya daha fazla)</w:t>
      </w:r>
    </w:p>
    <w:p w14:paraId="71293C76" w14:textId="3CBB2121" w:rsidR="0084251B" w:rsidRDefault="0084251B" w:rsidP="0084251B">
      <w:pPr>
        <w:jc w:val="both"/>
      </w:pPr>
      <w:r>
        <w:t>3 = Sıkça (her gün)</w:t>
      </w:r>
    </w:p>
    <w:p w14:paraId="37B94096" w14:textId="5D74653D" w:rsidR="0084251B" w:rsidRDefault="0084251B" w:rsidP="0084251B">
      <w:pPr>
        <w:jc w:val="both"/>
      </w:pPr>
      <w:r>
        <w:t>4 = Çok sık (günde bir defadan fazla)</w:t>
      </w:r>
    </w:p>
    <w:p w14:paraId="50A4EE9D" w14:textId="77777777" w:rsidR="0084251B" w:rsidRDefault="0084251B" w:rsidP="0084251B">
      <w:pPr>
        <w:jc w:val="both"/>
      </w:pPr>
      <w:r>
        <w:t> </w:t>
      </w:r>
    </w:p>
    <w:tbl>
      <w:tblPr>
        <w:tblStyle w:val="TabloKlavuzu"/>
        <w:tblW w:w="9122" w:type="dxa"/>
        <w:tblLook w:val="04A0" w:firstRow="1" w:lastRow="0" w:firstColumn="1" w:lastColumn="0" w:noHBand="0" w:noVBand="1"/>
      </w:tblPr>
      <w:tblGrid>
        <w:gridCol w:w="5780"/>
        <w:gridCol w:w="497"/>
        <w:gridCol w:w="929"/>
        <w:gridCol w:w="588"/>
        <w:gridCol w:w="660"/>
        <w:gridCol w:w="668"/>
      </w:tblGrid>
      <w:tr w:rsidR="0084251B" w14:paraId="59CECB30" w14:textId="77777777" w:rsidTr="0084251B">
        <w:tc>
          <w:tcPr>
            <w:tcW w:w="5780" w:type="dxa"/>
          </w:tcPr>
          <w:p w14:paraId="4DE96CC5" w14:textId="77777777" w:rsidR="0084251B" w:rsidRDefault="0084251B" w:rsidP="0084251B">
            <w:pPr>
              <w:jc w:val="both"/>
            </w:pPr>
          </w:p>
        </w:tc>
        <w:tc>
          <w:tcPr>
            <w:tcW w:w="497" w:type="dxa"/>
          </w:tcPr>
          <w:p w14:paraId="0EFEA5E6" w14:textId="5BFF6DA3" w:rsidR="0084251B" w:rsidRDefault="0084251B" w:rsidP="0084251B">
            <w:pPr>
              <w:jc w:val="both"/>
            </w:pPr>
            <w:r>
              <w:t>Hiç</w:t>
            </w:r>
          </w:p>
        </w:tc>
        <w:tc>
          <w:tcPr>
            <w:tcW w:w="929" w:type="dxa"/>
          </w:tcPr>
          <w:p w14:paraId="5A2F2459" w14:textId="711DF81A" w:rsidR="0084251B" w:rsidRDefault="0084251B" w:rsidP="0084251B">
            <w:pPr>
              <w:jc w:val="both"/>
            </w:pPr>
            <w:r>
              <w:t>Nadiren</w:t>
            </w:r>
          </w:p>
        </w:tc>
        <w:tc>
          <w:tcPr>
            <w:tcW w:w="588" w:type="dxa"/>
          </w:tcPr>
          <w:p w14:paraId="5D924239" w14:textId="25C4013F" w:rsidR="0084251B" w:rsidRDefault="0084251B" w:rsidP="0084251B">
            <w:pPr>
              <w:jc w:val="both"/>
            </w:pPr>
            <w:r>
              <w:t>Ara sıra</w:t>
            </w:r>
          </w:p>
        </w:tc>
        <w:tc>
          <w:tcPr>
            <w:tcW w:w="660" w:type="dxa"/>
          </w:tcPr>
          <w:p w14:paraId="4F036105" w14:textId="6B7094D7" w:rsidR="0084251B" w:rsidRDefault="0084251B" w:rsidP="0084251B">
            <w:pPr>
              <w:jc w:val="both"/>
            </w:pPr>
            <w:r>
              <w:t>Sıkça</w:t>
            </w:r>
          </w:p>
        </w:tc>
        <w:tc>
          <w:tcPr>
            <w:tcW w:w="668" w:type="dxa"/>
          </w:tcPr>
          <w:p w14:paraId="4FADCE43" w14:textId="590AFCD5" w:rsidR="0084251B" w:rsidRDefault="0084251B" w:rsidP="0084251B">
            <w:pPr>
              <w:jc w:val="both"/>
            </w:pPr>
            <w:r>
              <w:t>Çok sık</w:t>
            </w:r>
          </w:p>
        </w:tc>
      </w:tr>
      <w:tr w:rsidR="0084251B" w14:paraId="1674BF87" w14:textId="77777777" w:rsidTr="0084251B">
        <w:tc>
          <w:tcPr>
            <w:tcW w:w="5780" w:type="dxa"/>
          </w:tcPr>
          <w:p w14:paraId="021D3DDE" w14:textId="141C6A38" w:rsidR="0084251B" w:rsidRDefault="0084251B" w:rsidP="0084251B">
            <w:pPr>
              <w:jc w:val="both"/>
            </w:pPr>
            <w:r>
              <w:t>1.</w:t>
            </w:r>
            <w:r w:rsidRPr="0084251B">
              <w:t>Çocukluğumda aile bireylerinden (ebeveyn/bakıcı) duygusal temas ald</w:t>
            </w:r>
            <w:r>
              <w:t>ı</w:t>
            </w:r>
            <w:r w:rsidRPr="0084251B">
              <w:t>m.</w:t>
            </w:r>
            <w:r w:rsidRPr="0084251B">
              <w:tab/>
            </w:r>
          </w:p>
        </w:tc>
        <w:tc>
          <w:tcPr>
            <w:tcW w:w="497" w:type="dxa"/>
          </w:tcPr>
          <w:p w14:paraId="36DB1BCE" w14:textId="408898CF" w:rsidR="0084251B" w:rsidRDefault="0084251B" w:rsidP="0084251B">
            <w:pPr>
              <w:jc w:val="both"/>
            </w:pPr>
          </w:p>
        </w:tc>
        <w:tc>
          <w:tcPr>
            <w:tcW w:w="929" w:type="dxa"/>
          </w:tcPr>
          <w:p w14:paraId="0EC6837C" w14:textId="2CA7E854" w:rsidR="0084251B" w:rsidRDefault="0084251B" w:rsidP="0084251B">
            <w:pPr>
              <w:jc w:val="both"/>
            </w:pPr>
          </w:p>
        </w:tc>
        <w:tc>
          <w:tcPr>
            <w:tcW w:w="588" w:type="dxa"/>
          </w:tcPr>
          <w:p w14:paraId="70AEE7C3" w14:textId="1CA62360" w:rsidR="0084251B" w:rsidRDefault="0084251B" w:rsidP="0084251B">
            <w:pPr>
              <w:jc w:val="both"/>
            </w:pPr>
          </w:p>
        </w:tc>
        <w:tc>
          <w:tcPr>
            <w:tcW w:w="660" w:type="dxa"/>
          </w:tcPr>
          <w:p w14:paraId="00FE1B21" w14:textId="55403E62" w:rsidR="0084251B" w:rsidRDefault="0084251B" w:rsidP="0084251B">
            <w:pPr>
              <w:jc w:val="both"/>
            </w:pPr>
          </w:p>
        </w:tc>
        <w:tc>
          <w:tcPr>
            <w:tcW w:w="668" w:type="dxa"/>
          </w:tcPr>
          <w:p w14:paraId="2F637B0F" w14:textId="02962619" w:rsidR="0084251B" w:rsidRDefault="0084251B" w:rsidP="0084251B">
            <w:pPr>
              <w:jc w:val="both"/>
            </w:pPr>
          </w:p>
        </w:tc>
      </w:tr>
      <w:tr w:rsidR="0084251B" w14:paraId="391C111E" w14:textId="77777777" w:rsidTr="0084251B">
        <w:tc>
          <w:tcPr>
            <w:tcW w:w="5780" w:type="dxa"/>
          </w:tcPr>
          <w:p w14:paraId="17E44B31" w14:textId="7AB16FF9" w:rsidR="0084251B" w:rsidRDefault="0084251B" w:rsidP="0084251B">
            <w:pPr>
              <w:jc w:val="both"/>
            </w:pPr>
            <w:r>
              <w:t xml:space="preserve">2. </w:t>
            </w:r>
            <w:r w:rsidRPr="0084251B">
              <w:t>Çocukluğumda ebeveynlerim/bakıcılarım hastalandığımda veya zor bir durumda kaldığımda beni rahatlatmak i</w:t>
            </w:r>
            <w:r>
              <w:t>çi</w:t>
            </w:r>
            <w:r w:rsidRPr="0084251B">
              <w:t>n vücut temas</w:t>
            </w:r>
            <w:r>
              <w:t>ı</w:t>
            </w:r>
            <w:r w:rsidRPr="0084251B">
              <w:t>nda (örneğin: ok</w:t>
            </w:r>
            <w:r>
              <w:t>ş</w:t>
            </w:r>
            <w:r w:rsidRPr="0084251B">
              <w:t>ama, sar</w:t>
            </w:r>
            <w:r>
              <w:t>ı</w:t>
            </w:r>
            <w:r w:rsidRPr="0084251B">
              <w:t>lma, vb) bulunurlardı</w:t>
            </w:r>
            <w:r>
              <w:t>.</w:t>
            </w:r>
          </w:p>
        </w:tc>
        <w:tc>
          <w:tcPr>
            <w:tcW w:w="497" w:type="dxa"/>
          </w:tcPr>
          <w:p w14:paraId="2C2547EB" w14:textId="77777777" w:rsidR="0084251B" w:rsidRDefault="0084251B" w:rsidP="0084251B">
            <w:pPr>
              <w:jc w:val="both"/>
            </w:pPr>
          </w:p>
        </w:tc>
        <w:tc>
          <w:tcPr>
            <w:tcW w:w="929" w:type="dxa"/>
          </w:tcPr>
          <w:p w14:paraId="2D44CB8A" w14:textId="77777777" w:rsidR="0084251B" w:rsidRDefault="0084251B" w:rsidP="0084251B">
            <w:pPr>
              <w:jc w:val="both"/>
            </w:pPr>
          </w:p>
        </w:tc>
        <w:tc>
          <w:tcPr>
            <w:tcW w:w="588" w:type="dxa"/>
          </w:tcPr>
          <w:p w14:paraId="43414210" w14:textId="77777777" w:rsidR="0084251B" w:rsidRDefault="0084251B" w:rsidP="0084251B">
            <w:pPr>
              <w:jc w:val="both"/>
            </w:pPr>
          </w:p>
        </w:tc>
        <w:tc>
          <w:tcPr>
            <w:tcW w:w="660" w:type="dxa"/>
          </w:tcPr>
          <w:p w14:paraId="3990489A" w14:textId="77777777" w:rsidR="0084251B" w:rsidRDefault="0084251B" w:rsidP="0084251B">
            <w:pPr>
              <w:jc w:val="both"/>
            </w:pPr>
          </w:p>
        </w:tc>
        <w:tc>
          <w:tcPr>
            <w:tcW w:w="668" w:type="dxa"/>
          </w:tcPr>
          <w:p w14:paraId="6F3E0393" w14:textId="77777777" w:rsidR="0084251B" w:rsidRDefault="0084251B" w:rsidP="0084251B">
            <w:pPr>
              <w:jc w:val="both"/>
            </w:pPr>
          </w:p>
        </w:tc>
      </w:tr>
      <w:tr w:rsidR="0084251B" w14:paraId="0B3FAF1F" w14:textId="77777777" w:rsidTr="0084251B">
        <w:tc>
          <w:tcPr>
            <w:tcW w:w="5780" w:type="dxa"/>
          </w:tcPr>
          <w:p w14:paraId="04C98957" w14:textId="322119A2" w:rsidR="0084251B" w:rsidRDefault="0084251B" w:rsidP="0084251B">
            <w:pPr>
              <w:jc w:val="both"/>
            </w:pPr>
            <w:r>
              <w:t xml:space="preserve">3. </w:t>
            </w:r>
            <w:r w:rsidRPr="0084251B">
              <w:t>Çocukluğumda ebeveynlerim/bakıcılarım beni takdir etmek veya olumlu bildirim vermek i</w:t>
            </w:r>
            <w:r>
              <w:t>çi</w:t>
            </w:r>
            <w:r w:rsidRPr="0084251B">
              <w:t>n vücut temasında (örneğin: ok</w:t>
            </w:r>
            <w:r>
              <w:t>ş</w:t>
            </w:r>
            <w:r w:rsidRPr="0084251B">
              <w:t>ama, sarılma, vb) bulunurlardı.</w:t>
            </w:r>
          </w:p>
        </w:tc>
        <w:tc>
          <w:tcPr>
            <w:tcW w:w="497" w:type="dxa"/>
          </w:tcPr>
          <w:p w14:paraId="42A66F20" w14:textId="77777777" w:rsidR="0084251B" w:rsidRDefault="0084251B" w:rsidP="0084251B">
            <w:pPr>
              <w:jc w:val="both"/>
            </w:pPr>
          </w:p>
        </w:tc>
        <w:tc>
          <w:tcPr>
            <w:tcW w:w="929" w:type="dxa"/>
          </w:tcPr>
          <w:p w14:paraId="0601F206" w14:textId="77777777" w:rsidR="0084251B" w:rsidRDefault="0084251B" w:rsidP="0084251B">
            <w:pPr>
              <w:jc w:val="both"/>
            </w:pPr>
          </w:p>
        </w:tc>
        <w:tc>
          <w:tcPr>
            <w:tcW w:w="588" w:type="dxa"/>
          </w:tcPr>
          <w:p w14:paraId="13AE8A07" w14:textId="77777777" w:rsidR="0084251B" w:rsidRDefault="0084251B" w:rsidP="0084251B">
            <w:pPr>
              <w:jc w:val="both"/>
            </w:pPr>
          </w:p>
        </w:tc>
        <w:tc>
          <w:tcPr>
            <w:tcW w:w="660" w:type="dxa"/>
          </w:tcPr>
          <w:p w14:paraId="29F1EAB6" w14:textId="77777777" w:rsidR="0084251B" w:rsidRDefault="0084251B" w:rsidP="0084251B">
            <w:pPr>
              <w:jc w:val="both"/>
            </w:pPr>
          </w:p>
        </w:tc>
        <w:tc>
          <w:tcPr>
            <w:tcW w:w="668" w:type="dxa"/>
          </w:tcPr>
          <w:p w14:paraId="40C61C7D" w14:textId="77777777" w:rsidR="0084251B" w:rsidRDefault="0084251B" w:rsidP="0084251B">
            <w:pPr>
              <w:jc w:val="both"/>
            </w:pPr>
          </w:p>
        </w:tc>
      </w:tr>
      <w:tr w:rsidR="0084251B" w14:paraId="649AB069" w14:textId="77777777" w:rsidTr="0084251B">
        <w:tc>
          <w:tcPr>
            <w:tcW w:w="5780" w:type="dxa"/>
          </w:tcPr>
          <w:p w14:paraId="252DE538" w14:textId="15C02E8F" w:rsidR="0084251B" w:rsidRDefault="0084251B" w:rsidP="0084251B">
            <w:pPr>
              <w:jc w:val="both"/>
            </w:pPr>
            <w:r>
              <w:t xml:space="preserve">4. </w:t>
            </w:r>
            <w:r w:rsidRPr="0084251B">
              <w:t>Çocukluğumda arkadaşlarımdan/kardeşlerimden duygusal temas aldım.</w:t>
            </w:r>
          </w:p>
        </w:tc>
        <w:tc>
          <w:tcPr>
            <w:tcW w:w="497" w:type="dxa"/>
          </w:tcPr>
          <w:p w14:paraId="6CBF6E95" w14:textId="77777777" w:rsidR="0084251B" w:rsidRDefault="0084251B" w:rsidP="0084251B">
            <w:pPr>
              <w:jc w:val="both"/>
            </w:pPr>
          </w:p>
        </w:tc>
        <w:tc>
          <w:tcPr>
            <w:tcW w:w="929" w:type="dxa"/>
          </w:tcPr>
          <w:p w14:paraId="070230C9" w14:textId="77777777" w:rsidR="0084251B" w:rsidRDefault="0084251B" w:rsidP="0084251B">
            <w:pPr>
              <w:jc w:val="both"/>
            </w:pPr>
          </w:p>
        </w:tc>
        <w:tc>
          <w:tcPr>
            <w:tcW w:w="588" w:type="dxa"/>
          </w:tcPr>
          <w:p w14:paraId="7A163CCC" w14:textId="77777777" w:rsidR="0084251B" w:rsidRDefault="0084251B" w:rsidP="0084251B">
            <w:pPr>
              <w:jc w:val="both"/>
            </w:pPr>
          </w:p>
        </w:tc>
        <w:tc>
          <w:tcPr>
            <w:tcW w:w="660" w:type="dxa"/>
          </w:tcPr>
          <w:p w14:paraId="42275DA3" w14:textId="77777777" w:rsidR="0084251B" w:rsidRDefault="0084251B" w:rsidP="0084251B">
            <w:pPr>
              <w:jc w:val="both"/>
            </w:pPr>
          </w:p>
        </w:tc>
        <w:tc>
          <w:tcPr>
            <w:tcW w:w="668" w:type="dxa"/>
          </w:tcPr>
          <w:p w14:paraId="7B40160B" w14:textId="77777777" w:rsidR="0084251B" w:rsidRDefault="0084251B" w:rsidP="0084251B">
            <w:pPr>
              <w:jc w:val="both"/>
            </w:pPr>
          </w:p>
        </w:tc>
      </w:tr>
      <w:tr w:rsidR="002426EB" w14:paraId="4D56DE4B" w14:textId="77777777" w:rsidTr="0084251B">
        <w:tc>
          <w:tcPr>
            <w:tcW w:w="5780" w:type="dxa"/>
          </w:tcPr>
          <w:p w14:paraId="53AE0F7F" w14:textId="22924CF4" w:rsidR="002426EB" w:rsidRDefault="002426EB" w:rsidP="0084251B">
            <w:pPr>
              <w:jc w:val="both"/>
            </w:pPr>
            <w:r>
              <w:t>5.</w:t>
            </w:r>
            <w:r w:rsidRPr="00C93BFC">
              <w:t>Duygusal ilişkilerimde partnerimden duygusal temas (örneğin sarılma, okşama, kucaklama) aldım.</w:t>
            </w:r>
            <w:r>
              <w:t xml:space="preserve"> (Duygusal (romantik) bir ilişkisi olanlar ya da geçmişte olanlar</w:t>
            </w:r>
            <w:r w:rsidR="00B0192A">
              <w:t xml:space="preserve"> bu soruyu</w:t>
            </w:r>
            <w:r>
              <w:t xml:space="preserve"> yanıtlayabilir)</w:t>
            </w:r>
            <w:r w:rsidR="00B0192A">
              <w:t xml:space="preserve"> </w:t>
            </w:r>
          </w:p>
        </w:tc>
        <w:tc>
          <w:tcPr>
            <w:tcW w:w="497" w:type="dxa"/>
          </w:tcPr>
          <w:p w14:paraId="5795544D" w14:textId="77777777" w:rsidR="002426EB" w:rsidRDefault="002426EB" w:rsidP="0084251B">
            <w:pPr>
              <w:jc w:val="both"/>
            </w:pPr>
          </w:p>
        </w:tc>
        <w:tc>
          <w:tcPr>
            <w:tcW w:w="929" w:type="dxa"/>
          </w:tcPr>
          <w:p w14:paraId="16CFEDA9" w14:textId="77777777" w:rsidR="002426EB" w:rsidRDefault="002426EB" w:rsidP="0084251B">
            <w:pPr>
              <w:jc w:val="both"/>
            </w:pPr>
          </w:p>
        </w:tc>
        <w:tc>
          <w:tcPr>
            <w:tcW w:w="588" w:type="dxa"/>
          </w:tcPr>
          <w:p w14:paraId="41DD1E26" w14:textId="77777777" w:rsidR="002426EB" w:rsidRDefault="002426EB" w:rsidP="0084251B">
            <w:pPr>
              <w:jc w:val="both"/>
            </w:pPr>
          </w:p>
        </w:tc>
        <w:tc>
          <w:tcPr>
            <w:tcW w:w="660" w:type="dxa"/>
          </w:tcPr>
          <w:p w14:paraId="5ADA62A8" w14:textId="77777777" w:rsidR="002426EB" w:rsidRDefault="002426EB" w:rsidP="0084251B">
            <w:pPr>
              <w:jc w:val="both"/>
            </w:pPr>
          </w:p>
        </w:tc>
        <w:tc>
          <w:tcPr>
            <w:tcW w:w="668" w:type="dxa"/>
          </w:tcPr>
          <w:p w14:paraId="0707B27B" w14:textId="77777777" w:rsidR="002426EB" w:rsidRDefault="002426EB" w:rsidP="0084251B">
            <w:pPr>
              <w:jc w:val="both"/>
            </w:pPr>
          </w:p>
        </w:tc>
      </w:tr>
      <w:tr w:rsidR="002426EB" w14:paraId="38EA6F89" w14:textId="77777777" w:rsidTr="0084251B">
        <w:tc>
          <w:tcPr>
            <w:tcW w:w="5780" w:type="dxa"/>
          </w:tcPr>
          <w:p w14:paraId="2648140A" w14:textId="3F7F7AC2" w:rsidR="002426EB" w:rsidRDefault="002426EB" w:rsidP="0084251B">
            <w:pPr>
              <w:jc w:val="both"/>
            </w:pPr>
            <w:r>
              <w:t xml:space="preserve">6. </w:t>
            </w:r>
            <w:r w:rsidRPr="00C93BFC">
              <w:t>Duygusal ilişkilerimde partnerime duygusal temasta (örneğin sarılma, okşama, kucaklama) bulundum.</w:t>
            </w:r>
            <w:r>
              <w:t xml:space="preserve"> (Duygusal (romantik) bir ilişkisi olanlar ya da geçmişte olanlar</w:t>
            </w:r>
            <w:r w:rsidR="00B0192A">
              <w:t xml:space="preserve"> bu soruyu</w:t>
            </w:r>
            <w:r>
              <w:t xml:space="preserve"> yanıtlayabilir)</w:t>
            </w:r>
          </w:p>
        </w:tc>
        <w:tc>
          <w:tcPr>
            <w:tcW w:w="497" w:type="dxa"/>
          </w:tcPr>
          <w:p w14:paraId="36357D07" w14:textId="77777777" w:rsidR="002426EB" w:rsidRDefault="002426EB" w:rsidP="0084251B">
            <w:pPr>
              <w:jc w:val="both"/>
            </w:pPr>
          </w:p>
        </w:tc>
        <w:tc>
          <w:tcPr>
            <w:tcW w:w="929" w:type="dxa"/>
          </w:tcPr>
          <w:p w14:paraId="3D0A54A1" w14:textId="77777777" w:rsidR="002426EB" w:rsidRDefault="002426EB" w:rsidP="0084251B">
            <w:pPr>
              <w:jc w:val="both"/>
            </w:pPr>
          </w:p>
        </w:tc>
        <w:tc>
          <w:tcPr>
            <w:tcW w:w="588" w:type="dxa"/>
          </w:tcPr>
          <w:p w14:paraId="505D6B38" w14:textId="77777777" w:rsidR="002426EB" w:rsidRDefault="002426EB" w:rsidP="0084251B">
            <w:pPr>
              <w:jc w:val="both"/>
            </w:pPr>
          </w:p>
        </w:tc>
        <w:tc>
          <w:tcPr>
            <w:tcW w:w="660" w:type="dxa"/>
          </w:tcPr>
          <w:p w14:paraId="2AE72F2B" w14:textId="77777777" w:rsidR="002426EB" w:rsidRDefault="002426EB" w:rsidP="0084251B">
            <w:pPr>
              <w:jc w:val="both"/>
            </w:pPr>
          </w:p>
        </w:tc>
        <w:tc>
          <w:tcPr>
            <w:tcW w:w="668" w:type="dxa"/>
          </w:tcPr>
          <w:p w14:paraId="020946B6" w14:textId="77777777" w:rsidR="002426EB" w:rsidRDefault="002426EB" w:rsidP="0084251B">
            <w:pPr>
              <w:jc w:val="both"/>
            </w:pPr>
          </w:p>
        </w:tc>
      </w:tr>
      <w:tr w:rsidR="0084251B" w14:paraId="58EFFD5D" w14:textId="77777777" w:rsidTr="0084251B">
        <w:tc>
          <w:tcPr>
            <w:tcW w:w="5780" w:type="dxa"/>
          </w:tcPr>
          <w:p w14:paraId="1D6E9545" w14:textId="33B6401F" w:rsidR="0084251B" w:rsidRDefault="00C93BFC" w:rsidP="0084251B">
            <w:pPr>
              <w:jc w:val="both"/>
            </w:pPr>
            <w:r>
              <w:t>7</w:t>
            </w:r>
            <w:r w:rsidR="0084251B">
              <w:t>.</w:t>
            </w:r>
            <w:r>
              <w:t xml:space="preserve"> </w:t>
            </w:r>
            <w:r w:rsidRPr="00C93BFC">
              <w:t>Yetişkin hayat</w:t>
            </w:r>
            <w:r>
              <w:t>ı</w:t>
            </w:r>
            <w:r w:rsidRPr="00C93BFC">
              <w:t>mda yak</w:t>
            </w:r>
            <w:r>
              <w:t>ı</w:t>
            </w:r>
            <w:r w:rsidRPr="00C93BFC">
              <w:t>n arkadaşlarımdan veya aile bireylerimden duygusal temas ald</w:t>
            </w:r>
            <w:r>
              <w:t>ı</w:t>
            </w:r>
            <w:r w:rsidRPr="00C93BFC">
              <w:t xml:space="preserve">m. </w:t>
            </w:r>
            <w:r w:rsidRPr="00C93BFC">
              <w:tab/>
            </w:r>
          </w:p>
        </w:tc>
        <w:tc>
          <w:tcPr>
            <w:tcW w:w="497" w:type="dxa"/>
          </w:tcPr>
          <w:p w14:paraId="36614BD6" w14:textId="77777777" w:rsidR="0084251B" w:rsidRDefault="0084251B" w:rsidP="0084251B">
            <w:pPr>
              <w:jc w:val="both"/>
            </w:pPr>
          </w:p>
        </w:tc>
        <w:tc>
          <w:tcPr>
            <w:tcW w:w="929" w:type="dxa"/>
          </w:tcPr>
          <w:p w14:paraId="4DA72D6E" w14:textId="77777777" w:rsidR="0084251B" w:rsidRDefault="0084251B" w:rsidP="0084251B">
            <w:pPr>
              <w:jc w:val="both"/>
            </w:pPr>
          </w:p>
        </w:tc>
        <w:tc>
          <w:tcPr>
            <w:tcW w:w="588" w:type="dxa"/>
          </w:tcPr>
          <w:p w14:paraId="2186A2E3" w14:textId="77777777" w:rsidR="0084251B" w:rsidRDefault="0084251B" w:rsidP="0084251B">
            <w:pPr>
              <w:jc w:val="both"/>
            </w:pPr>
          </w:p>
        </w:tc>
        <w:tc>
          <w:tcPr>
            <w:tcW w:w="660" w:type="dxa"/>
          </w:tcPr>
          <w:p w14:paraId="4523B4B5" w14:textId="77777777" w:rsidR="0084251B" w:rsidRDefault="0084251B" w:rsidP="0084251B">
            <w:pPr>
              <w:jc w:val="both"/>
            </w:pPr>
          </w:p>
        </w:tc>
        <w:tc>
          <w:tcPr>
            <w:tcW w:w="668" w:type="dxa"/>
          </w:tcPr>
          <w:p w14:paraId="05D86038" w14:textId="77777777" w:rsidR="0084251B" w:rsidRDefault="0084251B" w:rsidP="0084251B">
            <w:pPr>
              <w:jc w:val="both"/>
            </w:pPr>
          </w:p>
        </w:tc>
      </w:tr>
      <w:tr w:rsidR="0084251B" w14:paraId="70A14BF0" w14:textId="77777777" w:rsidTr="0084251B">
        <w:tc>
          <w:tcPr>
            <w:tcW w:w="5780" w:type="dxa"/>
          </w:tcPr>
          <w:p w14:paraId="09D7BB65" w14:textId="5CC11E10" w:rsidR="0084251B" w:rsidRDefault="00C93BFC" w:rsidP="0084251B">
            <w:pPr>
              <w:jc w:val="both"/>
            </w:pPr>
            <w:r>
              <w:t>8. Y</w:t>
            </w:r>
            <w:r w:rsidRPr="00C93BFC">
              <w:t>eti</w:t>
            </w:r>
            <w:r>
              <w:t>ş</w:t>
            </w:r>
            <w:r w:rsidRPr="00C93BFC">
              <w:t xml:space="preserve">kin hayatımda yakın arkadaşlarıma veya aile bireylerime duygusal temas ettim.  </w:t>
            </w:r>
          </w:p>
        </w:tc>
        <w:tc>
          <w:tcPr>
            <w:tcW w:w="497" w:type="dxa"/>
          </w:tcPr>
          <w:p w14:paraId="343CC6AB" w14:textId="77777777" w:rsidR="0084251B" w:rsidRDefault="0084251B" w:rsidP="0084251B">
            <w:pPr>
              <w:jc w:val="both"/>
            </w:pPr>
          </w:p>
        </w:tc>
        <w:tc>
          <w:tcPr>
            <w:tcW w:w="929" w:type="dxa"/>
          </w:tcPr>
          <w:p w14:paraId="1A9E51B6" w14:textId="77777777" w:rsidR="0084251B" w:rsidRDefault="0084251B" w:rsidP="0084251B">
            <w:pPr>
              <w:jc w:val="both"/>
            </w:pPr>
          </w:p>
        </w:tc>
        <w:tc>
          <w:tcPr>
            <w:tcW w:w="588" w:type="dxa"/>
          </w:tcPr>
          <w:p w14:paraId="46B16073" w14:textId="77777777" w:rsidR="0084251B" w:rsidRDefault="0084251B" w:rsidP="0084251B">
            <w:pPr>
              <w:jc w:val="both"/>
            </w:pPr>
          </w:p>
        </w:tc>
        <w:tc>
          <w:tcPr>
            <w:tcW w:w="660" w:type="dxa"/>
          </w:tcPr>
          <w:p w14:paraId="1DCDF17F" w14:textId="77777777" w:rsidR="0084251B" w:rsidRDefault="0084251B" w:rsidP="0084251B">
            <w:pPr>
              <w:jc w:val="both"/>
            </w:pPr>
          </w:p>
        </w:tc>
        <w:tc>
          <w:tcPr>
            <w:tcW w:w="668" w:type="dxa"/>
          </w:tcPr>
          <w:p w14:paraId="00B66730" w14:textId="77777777" w:rsidR="0084251B" w:rsidRDefault="0084251B" w:rsidP="0084251B">
            <w:pPr>
              <w:jc w:val="both"/>
            </w:pPr>
          </w:p>
        </w:tc>
      </w:tr>
      <w:tr w:rsidR="0084251B" w14:paraId="20217E8C" w14:textId="77777777" w:rsidTr="0084251B">
        <w:tc>
          <w:tcPr>
            <w:tcW w:w="5780" w:type="dxa"/>
          </w:tcPr>
          <w:p w14:paraId="76EB3C88" w14:textId="3AA62927" w:rsidR="0084251B" w:rsidRDefault="00C93BFC" w:rsidP="0084251B">
            <w:pPr>
              <w:jc w:val="both"/>
            </w:pPr>
            <w:r>
              <w:t xml:space="preserve">9.a. </w:t>
            </w:r>
            <w:r w:rsidRPr="00C93BFC">
              <w:t xml:space="preserve">Çocukluk </w:t>
            </w:r>
            <w:r>
              <w:t>ç</w:t>
            </w:r>
            <w:r w:rsidRPr="00C93BFC">
              <w:t>ağında</w:t>
            </w:r>
            <w:r>
              <w:t xml:space="preserve"> </w:t>
            </w:r>
            <w:r w:rsidRPr="00C93BFC">
              <w:t>hangi sıklıkta duygusal temas tecrübe ettiniz belirtiniz</w:t>
            </w:r>
            <w:r>
              <w:t>.</w:t>
            </w:r>
          </w:p>
        </w:tc>
        <w:tc>
          <w:tcPr>
            <w:tcW w:w="497" w:type="dxa"/>
          </w:tcPr>
          <w:p w14:paraId="397E2D03" w14:textId="77777777" w:rsidR="0084251B" w:rsidRDefault="0084251B" w:rsidP="0084251B">
            <w:pPr>
              <w:jc w:val="both"/>
            </w:pPr>
          </w:p>
        </w:tc>
        <w:tc>
          <w:tcPr>
            <w:tcW w:w="929" w:type="dxa"/>
          </w:tcPr>
          <w:p w14:paraId="38918C74" w14:textId="77777777" w:rsidR="0084251B" w:rsidRDefault="0084251B" w:rsidP="0084251B">
            <w:pPr>
              <w:jc w:val="both"/>
            </w:pPr>
          </w:p>
        </w:tc>
        <w:tc>
          <w:tcPr>
            <w:tcW w:w="588" w:type="dxa"/>
          </w:tcPr>
          <w:p w14:paraId="42C6191B" w14:textId="77777777" w:rsidR="0084251B" w:rsidRDefault="0084251B" w:rsidP="0084251B">
            <w:pPr>
              <w:jc w:val="both"/>
            </w:pPr>
          </w:p>
        </w:tc>
        <w:tc>
          <w:tcPr>
            <w:tcW w:w="660" w:type="dxa"/>
          </w:tcPr>
          <w:p w14:paraId="44BDE7EA" w14:textId="77777777" w:rsidR="0084251B" w:rsidRDefault="0084251B" w:rsidP="0084251B">
            <w:pPr>
              <w:jc w:val="both"/>
            </w:pPr>
          </w:p>
        </w:tc>
        <w:tc>
          <w:tcPr>
            <w:tcW w:w="668" w:type="dxa"/>
          </w:tcPr>
          <w:p w14:paraId="4476E44F" w14:textId="77777777" w:rsidR="0084251B" w:rsidRDefault="0084251B" w:rsidP="0084251B">
            <w:pPr>
              <w:jc w:val="both"/>
            </w:pPr>
          </w:p>
        </w:tc>
      </w:tr>
      <w:tr w:rsidR="0084251B" w14:paraId="3EB098E1" w14:textId="77777777" w:rsidTr="0084251B">
        <w:tc>
          <w:tcPr>
            <w:tcW w:w="5780" w:type="dxa"/>
          </w:tcPr>
          <w:p w14:paraId="40007E27" w14:textId="42D2CC1E" w:rsidR="0084251B" w:rsidRDefault="00C93BFC" w:rsidP="0084251B">
            <w:pPr>
              <w:jc w:val="both"/>
            </w:pPr>
            <w:r>
              <w:t xml:space="preserve">9.b. </w:t>
            </w:r>
            <w:r w:rsidRPr="00C93BFC">
              <w:t>Ergenlik (adolesan</w:t>
            </w:r>
            <w:r w:rsidR="00405EF0">
              <w:t>) ç</w:t>
            </w:r>
            <w:r w:rsidRPr="00C93BFC">
              <w:t>a</w:t>
            </w:r>
            <w:r>
              <w:t>ğı</w:t>
            </w:r>
            <w:r w:rsidR="00405EF0">
              <w:t>nda</w:t>
            </w:r>
            <w:r>
              <w:t xml:space="preserve"> </w:t>
            </w:r>
            <w:r w:rsidRPr="00C93BFC">
              <w:t>hangi sıklıkta duygusal temas tecrübe etti</w:t>
            </w:r>
            <w:r w:rsidR="00405EF0">
              <w:t>niz</w:t>
            </w:r>
            <w:r w:rsidRPr="00C93BFC">
              <w:t xml:space="preserve"> belirtiniz</w:t>
            </w:r>
            <w:r>
              <w:t>.</w:t>
            </w:r>
          </w:p>
        </w:tc>
        <w:tc>
          <w:tcPr>
            <w:tcW w:w="497" w:type="dxa"/>
          </w:tcPr>
          <w:p w14:paraId="6DF467F8" w14:textId="77777777" w:rsidR="0084251B" w:rsidRDefault="0084251B" w:rsidP="0084251B">
            <w:pPr>
              <w:jc w:val="both"/>
            </w:pPr>
          </w:p>
        </w:tc>
        <w:tc>
          <w:tcPr>
            <w:tcW w:w="929" w:type="dxa"/>
          </w:tcPr>
          <w:p w14:paraId="54459213" w14:textId="77777777" w:rsidR="0084251B" w:rsidRDefault="0084251B" w:rsidP="0084251B">
            <w:pPr>
              <w:jc w:val="both"/>
            </w:pPr>
          </w:p>
        </w:tc>
        <w:tc>
          <w:tcPr>
            <w:tcW w:w="588" w:type="dxa"/>
          </w:tcPr>
          <w:p w14:paraId="0C01BBD9" w14:textId="77777777" w:rsidR="0084251B" w:rsidRDefault="0084251B" w:rsidP="0084251B">
            <w:pPr>
              <w:jc w:val="both"/>
            </w:pPr>
          </w:p>
        </w:tc>
        <w:tc>
          <w:tcPr>
            <w:tcW w:w="660" w:type="dxa"/>
          </w:tcPr>
          <w:p w14:paraId="3990183F" w14:textId="77777777" w:rsidR="0084251B" w:rsidRDefault="0084251B" w:rsidP="0084251B">
            <w:pPr>
              <w:jc w:val="both"/>
            </w:pPr>
          </w:p>
        </w:tc>
        <w:tc>
          <w:tcPr>
            <w:tcW w:w="668" w:type="dxa"/>
          </w:tcPr>
          <w:p w14:paraId="67FF0D5D" w14:textId="77777777" w:rsidR="0084251B" w:rsidRDefault="0084251B" w:rsidP="0084251B">
            <w:pPr>
              <w:jc w:val="both"/>
            </w:pPr>
          </w:p>
        </w:tc>
      </w:tr>
      <w:tr w:rsidR="00C93BFC" w14:paraId="6BDA5D0B" w14:textId="77777777" w:rsidTr="0084251B">
        <w:tc>
          <w:tcPr>
            <w:tcW w:w="5780" w:type="dxa"/>
          </w:tcPr>
          <w:p w14:paraId="43EE1FCA" w14:textId="2A63D3A2" w:rsidR="00C93BFC" w:rsidRDefault="00C93BFC" w:rsidP="0084251B">
            <w:pPr>
              <w:jc w:val="both"/>
            </w:pPr>
            <w:r>
              <w:t xml:space="preserve">9.c. </w:t>
            </w:r>
            <w:r w:rsidRPr="00C93BFC">
              <w:t>Yetişkinlik</w:t>
            </w:r>
            <w:r>
              <w:t xml:space="preserve"> döneminde </w:t>
            </w:r>
            <w:r w:rsidRPr="00C93BFC">
              <w:t>hangi sıklıkta duygusal temas tecrübe etti</w:t>
            </w:r>
            <w:r w:rsidR="00405EF0">
              <w:t>n</w:t>
            </w:r>
            <w:r w:rsidRPr="00C93BFC">
              <w:t>iz belirtiniz</w:t>
            </w:r>
            <w:r>
              <w:t>.</w:t>
            </w:r>
          </w:p>
        </w:tc>
        <w:tc>
          <w:tcPr>
            <w:tcW w:w="497" w:type="dxa"/>
          </w:tcPr>
          <w:p w14:paraId="21465B8E" w14:textId="77777777" w:rsidR="00C93BFC" w:rsidRDefault="00C93BFC" w:rsidP="0084251B">
            <w:pPr>
              <w:jc w:val="both"/>
            </w:pPr>
          </w:p>
        </w:tc>
        <w:tc>
          <w:tcPr>
            <w:tcW w:w="929" w:type="dxa"/>
          </w:tcPr>
          <w:p w14:paraId="233321E4" w14:textId="77777777" w:rsidR="00C93BFC" w:rsidRDefault="00C93BFC" w:rsidP="0084251B">
            <w:pPr>
              <w:jc w:val="both"/>
            </w:pPr>
          </w:p>
        </w:tc>
        <w:tc>
          <w:tcPr>
            <w:tcW w:w="588" w:type="dxa"/>
          </w:tcPr>
          <w:p w14:paraId="7BA7F05B" w14:textId="77777777" w:rsidR="00C93BFC" w:rsidRDefault="00C93BFC" w:rsidP="0084251B">
            <w:pPr>
              <w:jc w:val="both"/>
            </w:pPr>
          </w:p>
        </w:tc>
        <w:tc>
          <w:tcPr>
            <w:tcW w:w="660" w:type="dxa"/>
          </w:tcPr>
          <w:p w14:paraId="74BCCCAA" w14:textId="77777777" w:rsidR="00C93BFC" w:rsidRDefault="00C93BFC" w:rsidP="0084251B">
            <w:pPr>
              <w:jc w:val="both"/>
            </w:pPr>
          </w:p>
        </w:tc>
        <w:tc>
          <w:tcPr>
            <w:tcW w:w="668" w:type="dxa"/>
          </w:tcPr>
          <w:p w14:paraId="0A048E79" w14:textId="77777777" w:rsidR="00C93BFC" w:rsidRDefault="00C93BFC" w:rsidP="0084251B">
            <w:pPr>
              <w:jc w:val="both"/>
            </w:pPr>
          </w:p>
        </w:tc>
      </w:tr>
      <w:tr w:rsidR="00C93BFC" w14:paraId="71097059" w14:textId="77777777" w:rsidTr="0084251B">
        <w:tc>
          <w:tcPr>
            <w:tcW w:w="5780" w:type="dxa"/>
          </w:tcPr>
          <w:p w14:paraId="152BD879" w14:textId="0F6039CB" w:rsidR="00C93BFC" w:rsidRDefault="00C93BFC" w:rsidP="00C93BFC">
            <w:pPr>
              <w:jc w:val="both"/>
            </w:pPr>
            <w:r>
              <w:t xml:space="preserve">10. </w:t>
            </w:r>
            <w:r w:rsidR="00B0192A">
              <w:t>Çocuğunuz var mı? Yanıtınız evet ise aşağıdaki soruları yanıtlayınız.</w:t>
            </w:r>
          </w:p>
          <w:p w14:paraId="74948EB6" w14:textId="47AB6D98" w:rsidR="00C93BFC" w:rsidRPr="00C93BFC" w:rsidRDefault="00C93BFC" w:rsidP="00C93BFC">
            <w:pPr>
              <w:rPr>
                <w:rFonts w:asciiTheme="majorHAnsi" w:hAnsiTheme="majorHAnsi" w:cstheme="majorHAnsi"/>
              </w:rPr>
            </w:pPr>
            <w:r w:rsidRPr="00B0192A">
              <w:lastRenderedPageBreak/>
              <w:t>a. Bedensel temas kullanarak çocuklarıma olan sevgimi ifade ederim / ifade ederdim (örneğin: sarılmak, kucaklamak)</w:t>
            </w:r>
          </w:p>
        </w:tc>
        <w:tc>
          <w:tcPr>
            <w:tcW w:w="497" w:type="dxa"/>
          </w:tcPr>
          <w:p w14:paraId="0233CF83" w14:textId="77777777" w:rsidR="00C93BFC" w:rsidRDefault="00C93BFC" w:rsidP="0084251B">
            <w:pPr>
              <w:jc w:val="both"/>
            </w:pPr>
          </w:p>
        </w:tc>
        <w:tc>
          <w:tcPr>
            <w:tcW w:w="929" w:type="dxa"/>
          </w:tcPr>
          <w:p w14:paraId="18AC7D94" w14:textId="77777777" w:rsidR="00C93BFC" w:rsidRDefault="00C93BFC" w:rsidP="0084251B">
            <w:pPr>
              <w:jc w:val="both"/>
            </w:pPr>
          </w:p>
        </w:tc>
        <w:tc>
          <w:tcPr>
            <w:tcW w:w="588" w:type="dxa"/>
          </w:tcPr>
          <w:p w14:paraId="2C5A57F5" w14:textId="77777777" w:rsidR="00C93BFC" w:rsidRDefault="00C93BFC" w:rsidP="0084251B">
            <w:pPr>
              <w:jc w:val="both"/>
            </w:pPr>
          </w:p>
        </w:tc>
        <w:tc>
          <w:tcPr>
            <w:tcW w:w="660" w:type="dxa"/>
          </w:tcPr>
          <w:p w14:paraId="20ED1D89" w14:textId="77777777" w:rsidR="00C93BFC" w:rsidRDefault="00C93BFC" w:rsidP="0084251B">
            <w:pPr>
              <w:jc w:val="both"/>
            </w:pPr>
          </w:p>
        </w:tc>
        <w:tc>
          <w:tcPr>
            <w:tcW w:w="668" w:type="dxa"/>
          </w:tcPr>
          <w:p w14:paraId="4392C7D8" w14:textId="77777777" w:rsidR="00C93BFC" w:rsidRDefault="00C93BFC" w:rsidP="0084251B">
            <w:pPr>
              <w:jc w:val="both"/>
            </w:pPr>
          </w:p>
        </w:tc>
      </w:tr>
      <w:tr w:rsidR="00C93BFC" w14:paraId="297924B9" w14:textId="77777777" w:rsidTr="0084251B">
        <w:tc>
          <w:tcPr>
            <w:tcW w:w="5780" w:type="dxa"/>
          </w:tcPr>
          <w:p w14:paraId="066968F7" w14:textId="4AC5CEFA" w:rsidR="00C93BFC" w:rsidRDefault="00C93BFC" w:rsidP="00C93BFC">
            <w:pPr>
              <w:jc w:val="both"/>
            </w:pPr>
            <w:r>
              <w:t xml:space="preserve">10. b. </w:t>
            </w:r>
            <w:r w:rsidR="002426EB" w:rsidRPr="00C93BFC">
              <w:t>Çocuğum</w:t>
            </w:r>
            <w:r w:rsidRPr="00C93BFC">
              <w:t xml:space="preserve"> </w:t>
            </w:r>
            <w:r w:rsidR="002426EB" w:rsidRPr="00C93BFC">
              <w:t>hastalandığında</w:t>
            </w:r>
            <w:r w:rsidRPr="00C93BFC">
              <w:t xml:space="preserve"> veya zor bir durumda </w:t>
            </w:r>
            <w:r w:rsidR="00405EF0" w:rsidRPr="00C93BFC">
              <w:t>kaldığında</w:t>
            </w:r>
            <w:r w:rsidRPr="00C93BFC">
              <w:t xml:space="preserve"> onu rahatlatmak </w:t>
            </w:r>
            <w:r w:rsidR="00405EF0" w:rsidRPr="00C93BFC">
              <w:t>için</w:t>
            </w:r>
            <w:r w:rsidRPr="00C93BFC">
              <w:t xml:space="preserve"> </w:t>
            </w:r>
            <w:r w:rsidR="00405EF0" w:rsidRPr="00C93BFC">
              <w:t>vücut</w:t>
            </w:r>
            <w:r w:rsidRPr="00C93BFC">
              <w:t xml:space="preserve"> </w:t>
            </w:r>
            <w:r w:rsidR="00405EF0" w:rsidRPr="00C93BFC">
              <w:t>temasında</w:t>
            </w:r>
            <w:r w:rsidRPr="00C93BFC">
              <w:t xml:space="preserve"> (</w:t>
            </w:r>
            <w:r w:rsidR="00405EF0" w:rsidRPr="00C93BFC">
              <w:t>örneğin</w:t>
            </w:r>
            <w:r w:rsidRPr="00C93BFC">
              <w:t xml:space="preserve"> </w:t>
            </w:r>
            <w:r w:rsidR="00405EF0" w:rsidRPr="00C93BFC">
              <w:t>sarılma</w:t>
            </w:r>
            <w:r w:rsidRPr="00C93BFC">
              <w:t>, kucaklama) bulunurum / bulunurdum.</w:t>
            </w:r>
          </w:p>
        </w:tc>
        <w:tc>
          <w:tcPr>
            <w:tcW w:w="497" w:type="dxa"/>
          </w:tcPr>
          <w:p w14:paraId="14EC891A" w14:textId="77777777" w:rsidR="00C93BFC" w:rsidRDefault="00C93BFC" w:rsidP="0084251B">
            <w:pPr>
              <w:jc w:val="both"/>
            </w:pPr>
          </w:p>
        </w:tc>
        <w:tc>
          <w:tcPr>
            <w:tcW w:w="929" w:type="dxa"/>
          </w:tcPr>
          <w:p w14:paraId="515454DB" w14:textId="77777777" w:rsidR="00C93BFC" w:rsidRDefault="00C93BFC" w:rsidP="0084251B">
            <w:pPr>
              <w:jc w:val="both"/>
            </w:pPr>
          </w:p>
        </w:tc>
        <w:tc>
          <w:tcPr>
            <w:tcW w:w="588" w:type="dxa"/>
          </w:tcPr>
          <w:p w14:paraId="2B48280E" w14:textId="77777777" w:rsidR="00C93BFC" w:rsidRDefault="00C93BFC" w:rsidP="0084251B">
            <w:pPr>
              <w:jc w:val="both"/>
            </w:pPr>
          </w:p>
        </w:tc>
        <w:tc>
          <w:tcPr>
            <w:tcW w:w="660" w:type="dxa"/>
          </w:tcPr>
          <w:p w14:paraId="0A357A67" w14:textId="77777777" w:rsidR="00C93BFC" w:rsidRDefault="00C93BFC" w:rsidP="0084251B">
            <w:pPr>
              <w:jc w:val="both"/>
            </w:pPr>
          </w:p>
        </w:tc>
        <w:tc>
          <w:tcPr>
            <w:tcW w:w="668" w:type="dxa"/>
          </w:tcPr>
          <w:p w14:paraId="40A588AD" w14:textId="77777777" w:rsidR="00C93BFC" w:rsidRDefault="00C93BFC" w:rsidP="0084251B">
            <w:pPr>
              <w:jc w:val="both"/>
            </w:pPr>
          </w:p>
        </w:tc>
      </w:tr>
      <w:tr w:rsidR="00C93BFC" w14:paraId="29136AA9" w14:textId="77777777" w:rsidTr="0084251B">
        <w:tc>
          <w:tcPr>
            <w:tcW w:w="5780" w:type="dxa"/>
          </w:tcPr>
          <w:p w14:paraId="2480FACB" w14:textId="07F83126" w:rsidR="00C93BFC" w:rsidRDefault="00C93BFC" w:rsidP="00C93BFC">
            <w:pPr>
              <w:jc w:val="both"/>
            </w:pPr>
            <w:r>
              <w:t xml:space="preserve">10.c. </w:t>
            </w:r>
            <w:r w:rsidR="00405EF0" w:rsidRPr="00C93BFC">
              <w:t>Çocuğumu</w:t>
            </w:r>
            <w:r w:rsidRPr="00C93BFC">
              <w:t xml:space="preserve"> </w:t>
            </w:r>
            <w:r w:rsidR="00405EF0" w:rsidRPr="00C93BFC">
              <w:t>karşıladığımda</w:t>
            </w:r>
            <w:r w:rsidRPr="00C93BFC">
              <w:t xml:space="preserve"> veya </w:t>
            </w:r>
            <w:r w:rsidR="00405EF0" w:rsidRPr="00C93BFC">
              <w:t>uğurladığımda</w:t>
            </w:r>
            <w:r w:rsidRPr="00C93BFC">
              <w:t xml:space="preserve"> ona </w:t>
            </w:r>
            <w:r w:rsidR="00405EF0" w:rsidRPr="00C93BFC">
              <w:t>sar</w:t>
            </w:r>
            <w:r w:rsidR="00405EF0">
              <w:t>ılırım.</w:t>
            </w:r>
          </w:p>
        </w:tc>
        <w:tc>
          <w:tcPr>
            <w:tcW w:w="497" w:type="dxa"/>
          </w:tcPr>
          <w:p w14:paraId="0321F679" w14:textId="77777777" w:rsidR="00C93BFC" w:rsidRDefault="00C93BFC" w:rsidP="0084251B">
            <w:pPr>
              <w:jc w:val="both"/>
            </w:pPr>
          </w:p>
        </w:tc>
        <w:tc>
          <w:tcPr>
            <w:tcW w:w="929" w:type="dxa"/>
          </w:tcPr>
          <w:p w14:paraId="48F92053" w14:textId="77777777" w:rsidR="00C93BFC" w:rsidRDefault="00C93BFC" w:rsidP="0084251B">
            <w:pPr>
              <w:jc w:val="both"/>
            </w:pPr>
          </w:p>
        </w:tc>
        <w:tc>
          <w:tcPr>
            <w:tcW w:w="588" w:type="dxa"/>
          </w:tcPr>
          <w:p w14:paraId="1859FBFB" w14:textId="77777777" w:rsidR="00C93BFC" w:rsidRDefault="00C93BFC" w:rsidP="0084251B">
            <w:pPr>
              <w:jc w:val="both"/>
            </w:pPr>
          </w:p>
        </w:tc>
        <w:tc>
          <w:tcPr>
            <w:tcW w:w="660" w:type="dxa"/>
          </w:tcPr>
          <w:p w14:paraId="4F247EE9" w14:textId="77777777" w:rsidR="00C93BFC" w:rsidRDefault="00C93BFC" w:rsidP="0084251B">
            <w:pPr>
              <w:jc w:val="both"/>
            </w:pPr>
          </w:p>
        </w:tc>
        <w:tc>
          <w:tcPr>
            <w:tcW w:w="668" w:type="dxa"/>
          </w:tcPr>
          <w:p w14:paraId="4625895C" w14:textId="77777777" w:rsidR="00C93BFC" w:rsidRDefault="00C93BFC" w:rsidP="0084251B">
            <w:pPr>
              <w:jc w:val="both"/>
            </w:pPr>
          </w:p>
        </w:tc>
      </w:tr>
      <w:tr w:rsidR="00C93BFC" w14:paraId="28870A6D" w14:textId="77777777" w:rsidTr="0084251B">
        <w:tc>
          <w:tcPr>
            <w:tcW w:w="5780" w:type="dxa"/>
          </w:tcPr>
          <w:p w14:paraId="35610E97" w14:textId="4D4372E1" w:rsidR="00C93BFC" w:rsidRDefault="002426EB" w:rsidP="00C93BFC">
            <w:pPr>
              <w:jc w:val="both"/>
            </w:pPr>
            <w:r>
              <w:t xml:space="preserve">11. </w:t>
            </w:r>
            <w:r w:rsidR="00405EF0" w:rsidRPr="002426EB">
              <w:t>Çocukluğumda</w:t>
            </w:r>
            <w:r w:rsidRPr="002426EB">
              <w:t xml:space="preserve"> aile bireylerim</w:t>
            </w:r>
            <w:r w:rsidR="00806557">
              <w:t>in</w:t>
            </w:r>
            <w:r w:rsidRPr="002426EB">
              <w:t xml:space="preserve"> veya </w:t>
            </w:r>
            <w:r w:rsidR="00405EF0" w:rsidRPr="002426EB">
              <w:t>arkadaşlarımın</w:t>
            </w:r>
            <w:r w:rsidRPr="002426EB">
              <w:t xml:space="preserve"> bana </w:t>
            </w:r>
            <w:r w:rsidR="00405EF0" w:rsidRPr="002426EB">
              <w:t>sarılmalarından</w:t>
            </w:r>
            <w:r w:rsidRPr="002426EB">
              <w:t xml:space="preserve"> </w:t>
            </w:r>
            <w:r w:rsidR="00405EF0" w:rsidRPr="002426EB">
              <w:t>hoşlanmazdım</w:t>
            </w:r>
            <w:r w:rsidRPr="002426EB">
              <w:t>.</w:t>
            </w:r>
          </w:p>
        </w:tc>
        <w:tc>
          <w:tcPr>
            <w:tcW w:w="497" w:type="dxa"/>
          </w:tcPr>
          <w:p w14:paraId="67799364" w14:textId="77777777" w:rsidR="00C93BFC" w:rsidRDefault="00C93BFC" w:rsidP="0084251B">
            <w:pPr>
              <w:jc w:val="both"/>
            </w:pPr>
          </w:p>
        </w:tc>
        <w:tc>
          <w:tcPr>
            <w:tcW w:w="929" w:type="dxa"/>
          </w:tcPr>
          <w:p w14:paraId="3E1849AE" w14:textId="77777777" w:rsidR="00C93BFC" w:rsidRDefault="00C93BFC" w:rsidP="0084251B">
            <w:pPr>
              <w:jc w:val="both"/>
            </w:pPr>
          </w:p>
        </w:tc>
        <w:tc>
          <w:tcPr>
            <w:tcW w:w="588" w:type="dxa"/>
          </w:tcPr>
          <w:p w14:paraId="44CF76B2" w14:textId="77777777" w:rsidR="00C93BFC" w:rsidRDefault="00C93BFC" w:rsidP="0084251B">
            <w:pPr>
              <w:jc w:val="both"/>
            </w:pPr>
          </w:p>
        </w:tc>
        <w:tc>
          <w:tcPr>
            <w:tcW w:w="660" w:type="dxa"/>
          </w:tcPr>
          <w:p w14:paraId="66096660" w14:textId="77777777" w:rsidR="00C93BFC" w:rsidRDefault="00C93BFC" w:rsidP="0084251B">
            <w:pPr>
              <w:jc w:val="both"/>
            </w:pPr>
          </w:p>
        </w:tc>
        <w:tc>
          <w:tcPr>
            <w:tcW w:w="668" w:type="dxa"/>
          </w:tcPr>
          <w:p w14:paraId="11A9574E" w14:textId="77777777" w:rsidR="00C93BFC" w:rsidRDefault="00C93BFC" w:rsidP="0084251B">
            <w:pPr>
              <w:jc w:val="both"/>
            </w:pPr>
          </w:p>
        </w:tc>
      </w:tr>
      <w:tr w:rsidR="002426EB" w14:paraId="44CF0B82" w14:textId="77777777" w:rsidTr="0084251B">
        <w:tc>
          <w:tcPr>
            <w:tcW w:w="5780" w:type="dxa"/>
          </w:tcPr>
          <w:p w14:paraId="2216659F" w14:textId="73DD46A0" w:rsidR="002426EB" w:rsidRDefault="002426EB" w:rsidP="00C93BFC">
            <w:pPr>
              <w:jc w:val="both"/>
            </w:pPr>
            <w:r>
              <w:t xml:space="preserve">12. </w:t>
            </w:r>
            <w:r w:rsidR="00405EF0" w:rsidRPr="002426EB">
              <w:t>Yakın</w:t>
            </w:r>
            <w:r w:rsidRPr="002426EB">
              <w:t xml:space="preserve"> </w:t>
            </w:r>
            <w:r w:rsidR="00405EF0" w:rsidRPr="002426EB">
              <w:t>olduğum</w:t>
            </w:r>
            <w:r w:rsidRPr="002426EB">
              <w:t xml:space="preserve"> birinin beni </w:t>
            </w:r>
            <w:r w:rsidR="00405EF0" w:rsidRPr="002426EB">
              <w:t>okşamasından</w:t>
            </w:r>
            <w:r w:rsidRPr="002426EB">
              <w:t xml:space="preserve">/temasta </w:t>
            </w:r>
            <w:r w:rsidR="00405EF0" w:rsidRPr="002426EB">
              <w:t>bulunmasından</w:t>
            </w:r>
            <w:r w:rsidRPr="002426EB">
              <w:t xml:space="preserve"> her zaman </w:t>
            </w:r>
            <w:r w:rsidR="00405EF0" w:rsidRPr="002426EB">
              <w:t>hoşlanmışımdır</w:t>
            </w:r>
            <w:r w:rsidRPr="002426EB">
              <w:t>.</w:t>
            </w:r>
          </w:p>
        </w:tc>
        <w:tc>
          <w:tcPr>
            <w:tcW w:w="497" w:type="dxa"/>
          </w:tcPr>
          <w:p w14:paraId="504538E9" w14:textId="77777777" w:rsidR="002426EB" w:rsidRDefault="002426EB" w:rsidP="0084251B">
            <w:pPr>
              <w:jc w:val="both"/>
            </w:pPr>
          </w:p>
        </w:tc>
        <w:tc>
          <w:tcPr>
            <w:tcW w:w="929" w:type="dxa"/>
          </w:tcPr>
          <w:p w14:paraId="0AA52CAC" w14:textId="77777777" w:rsidR="002426EB" w:rsidRDefault="002426EB" w:rsidP="0084251B">
            <w:pPr>
              <w:jc w:val="both"/>
            </w:pPr>
          </w:p>
        </w:tc>
        <w:tc>
          <w:tcPr>
            <w:tcW w:w="588" w:type="dxa"/>
          </w:tcPr>
          <w:p w14:paraId="7DAF76C8" w14:textId="77777777" w:rsidR="002426EB" w:rsidRDefault="002426EB" w:rsidP="0084251B">
            <w:pPr>
              <w:jc w:val="both"/>
            </w:pPr>
          </w:p>
        </w:tc>
        <w:tc>
          <w:tcPr>
            <w:tcW w:w="660" w:type="dxa"/>
          </w:tcPr>
          <w:p w14:paraId="4F6CCE9E" w14:textId="77777777" w:rsidR="002426EB" w:rsidRDefault="002426EB" w:rsidP="0084251B">
            <w:pPr>
              <w:jc w:val="both"/>
            </w:pPr>
          </w:p>
        </w:tc>
        <w:tc>
          <w:tcPr>
            <w:tcW w:w="668" w:type="dxa"/>
          </w:tcPr>
          <w:p w14:paraId="1C3F55E6" w14:textId="77777777" w:rsidR="002426EB" w:rsidRDefault="002426EB" w:rsidP="0084251B">
            <w:pPr>
              <w:jc w:val="both"/>
            </w:pPr>
          </w:p>
        </w:tc>
      </w:tr>
      <w:tr w:rsidR="002426EB" w14:paraId="468F8B85" w14:textId="77777777" w:rsidTr="0084251B">
        <w:tc>
          <w:tcPr>
            <w:tcW w:w="5780" w:type="dxa"/>
          </w:tcPr>
          <w:p w14:paraId="68B22B50" w14:textId="012311CB" w:rsidR="002426EB" w:rsidRDefault="002426EB" w:rsidP="00C93BFC">
            <w:pPr>
              <w:jc w:val="both"/>
            </w:pPr>
            <w:r>
              <w:t xml:space="preserve">13. </w:t>
            </w:r>
            <w:r w:rsidRPr="002426EB">
              <w:t xml:space="preserve">Zor bir durumda </w:t>
            </w:r>
            <w:r w:rsidR="00405EF0" w:rsidRPr="002426EB">
              <w:t>kaldığımda</w:t>
            </w:r>
            <w:r w:rsidRPr="002426EB">
              <w:t xml:space="preserve"> </w:t>
            </w:r>
            <w:r w:rsidR="00405EF0" w:rsidRPr="002426EB">
              <w:t>yakın</w:t>
            </w:r>
            <w:r w:rsidRPr="002426EB">
              <w:t xml:space="preserve"> </w:t>
            </w:r>
            <w:r w:rsidR="00405EF0" w:rsidRPr="002426EB">
              <w:t>olduğum</w:t>
            </w:r>
            <w:r w:rsidRPr="002426EB">
              <w:t xml:space="preserve"> birinden </w:t>
            </w:r>
            <w:r w:rsidR="00405EF0" w:rsidRPr="002426EB">
              <w:t>rahatlatıcı</w:t>
            </w:r>
            <w:r w:rsidRPr="002426EB">
              <w:t xml:space="preserve"> </w:t>
            </w:r>
            <w:r w:rsidR="00405EF0" w:rsidRPr="002426EB">
              <w:t>vücut</w:t>
            </w:r>
            <w:r w:rsidRPr="002426EB">
              <w:t xml:space="preserve"> </w:t>
            </w:r>
            <w:r w:rsidR="00405EF0" w:rsidRPr="002426EB">
              <w:t>teması</w:t>
            </w:r>
            <w:r w:rsidRPr="002426EB">
              <w:t xml:space="preserve"> almaktan (</w:t>
            </w:r>
            <w:r w:rsidR="00405EF0" w:rsidRPr="002426EB">
              <w:t>örneğin</w:t>
            </w:r>
            <w:r w:rsidRPr="002426EB">
              <w:t xml:space="preserve"> </w:t>
            </w:r>
            <w:r w:rsidR="00405EF0" w:rsidRPr="002426EB">
              <w:t>sarılma</w:t>
            </w:r>
            <w:r w:rsidRPr="002426EB">
              <w:t xml:space="preserve">) her zaman </w:t>
            </w:r>
            <w:r w:rsidR="00405EF0" w:rsidRPr="002426EB">
              <w:t>hoşlanmışımdır</w:t>
            </w:r>
            <w:r w:rsidRPr="002426EB">
              <w:t>.</w:t>
            </w:r>
          </w:p>
        </w:tc>
        <w:tc>
          <w:tcPr>
            <w:tcW w:w="497" w:type="dxa"/>
          </w:tcPr>
          <w:p w14:paraId="16349620" w14:textId="77777777" w:rsidR="002426EB" w:rsidRDefault="002426EB" w:rsidP="0084251B">
            <w:pPr>
              <w:jc w:val="both"/>
            </w:pPr>
          </w:p>
        </w:tc>
        <w:tc>
          <w:tcPr>
            <w:tcW w:w="929" w:type="dxa"/>
          </w:tcPr>
          <w:p w14:paraId="7A6FF8FA" w14:textId="77777777" w:rsidR="002426EB" w:rsidRDefault="002426EB" w:rsidP="0084251B">
            <w:pPr>
              <w:jc w:val="both"/>
            </w:pPr>
          </w:p>
        </w:tc>
        <w:tc>
          <w:tcPr>
            <w:tcW w:w="588" w:type="dxa"/>
          </w:tcPr>
          <w:p w14:paraId="34AF873B" w14:textId="77777777" w:rsidR="002426EB" w:rsidRDefault="002426EB" w:rsidP="0084251B">
            <w:pPr>
              <w:jc w:val="both"/>
            </w:pPr>
          </w:p>
        </w:tc>
        <w:tc>
          <w:tcPr>
            <w:tcW w:w="660" w:type="dxa"/>
          </w:tcPr>
          <w:p w14:paraId="4CE3B860" w14:textId="77777777" w:rsidR="002426EB" w:rsidRDefault="002426EB" w:rsidP="0084251B">
            <w:pPr>
              <w:jc w:val="both"/>
            </w:pPr>
          </w:p>
        </w:tc>
        <w:tc>
          <w:tcPr>
            <w:tcW w:w="668" w:type="dxa"/>
          </w:tcPr>
          <w:p w14:paraId="572521D3" w14:textId="77777777" w:rsidR="002426EB" w:rsidRDefault="002426EB" w:rsidP="0084251B">
            <w:pPr>
              <w:jc w:val="both"/>
            </w:pPr>
          </w:p>
        </w:tc>
      </w:tr>
      <w:tr w:rsidR="002426EB" w14:paraId="5DD4DCAC" w14:textId="77777777" w:rsidTr="0084251B">
        <w:tc>
          <w:tcPr>
            <w:tcW w:w="5780" w:type="dxa"/>
          </w:tcPr>
          <w:p w14:paraId="11783AE7" w14:textId="39335A08" w:rsidR="002426EB" w:rsidRDefault="002426EB" w:rsidP="00C93BFC">
            <w:pPr>
              <w:jc w:val="both"/>
            </w:pPr>
            <w:r>
              <w:t xml:space="preserve">14. </w:t>
            </w:r>
            <w:r w:rsidR="00405EF0" w:rsidRPr="002426EB">
              <w:t>Arkadaşlarıma</w:t>
            </w:r>
            <w:r w:rsidRPr="002426EB">
              <w:t>/aile bireylerime sar</w:t>
            </w:r>
            <w:r w:rsidR="00405EF0">
              <w:t>ı</w:t>
            </w:r>
            <w:r w:rsidRPr="002426EB">
              <w:t>larak veya ellerine/kollar</w:t>
            </w:r>
            <w:r w:rsidR="00405EF0">
              <w:t>ı</w:t>
            </w:r>
            <w:r w:rsidRPr="002426EB">
              <w:t>na dokunarak onlar</w:t>
            </w:r>
            <w:r w:rsidR="00405EF0">
              <w:t>ı</w:t>
            </w:r>
            <w:r w:rsidRPr="002426EB">
              <w:t xml:space="preserve"> rahatlatmay</w:t>
            </w:r>
            <w:r w:rsidR="00405EF0">
              <w:t>ı</w:t>
            </w:r>
            <w:r w:rsidRPr="002426EB">
              <w:t xml:space="preserve"> her zaman kolay </w:t>
            </w:r>
            <w:r w:rsidR="00405EF0" w:rsidRPr="002426EB">
              <w:t>bulmuşumdur</w:t>
            </w:r>
            <w:r w:rsidRPr="002426EB">
              <w:t>.</w:t>
            </w:r>
            <w:r w:rsidRPr="002426EB">
              <w:tab/>
            </w:r>
          </w:p>
        </w:tc>
        <w:tc>
          <w:tcPr>
            <w:tcW w:w="497" w:type="dxa"/>
          </w:tcPr>
          <w:p w14:paraId="4C786677" w14:textId="77777777" w:rsidR="002426EB" w:rsidRDefault="002426EB" w:rsidP="0084251B">
            <w:pPr>
              <w:jc w:val="both"/>
            </w:pPr>
          </w:p>
        </w:tc>
        <w:tc>
          <w:tcPr>
            <w:tcW w:w="929" w:type="dxa"/>
          </w:tcPr>
          <w:p w14:paraId="41FFC610" w14:textId="77777777" w:rsidR="002426EB" w:rsidRDefault="002426EB" w:rsidP="0084251B">
            <w:pPr>
              <w:jc w:val="both"/>
            </w:pPr>
          </w:p>
        </w:tc>
        <w:tc>
          <w:tcPr>
            <w:tcW w:w="588" w:type="dxa"/>
          </w:tcPr>
          <w:p w14:paraId="0C5E1DB2" w14:textId="77777777" w:rsidR="002426EB" w:rsidRDefault="002426EB" w:rsidP="0084251B">
            <w:pPr>
              <w:jc w:val="both"/>
            </w:pPr>
          </w:p>
        </w:tc>
        <w:tc>
          <w:tcPr>
            <w:tcW w:w="660" w:type="dxa"/>
          </w:tcPr>
          <w:p w14:paraId="11A5ECE4" w14:textId="77777777" w:rsidR="002426EB" w:rsidRDefault="002426EB" w:rsidP="0084251B">
            <w:pPr>
              <w:jc w:val="both"/>
            </w:pPr>
          </w:p>
        </w:tc>
        <w:tc>
          <w:tcPr>
            <w:tcW w:w="668" w:type="dxa"/>
          </w:tcPr>
          <w:p w14:paraId="257D9549" w14:textId="77777777" w:rsidR="002426EB" w:rsidRDefault="002426EB" w:rsidP="0084251B">
            <w:pPr>
              <w:jc w:val="both"/>
            </w:pPr>
          </w:p>
        </w:tc>
      </w:tr>
      <w:tr w:rsidR="002426EB" w14:paraId="41F03D7C" w14:textId="77777777" w:rsidTr="0084251B">
        <w:tc>
          <w:tcPr>
            <w:tcW w:w="5780" w:type="dxa"/>
          </w:tcPr>
          <w:p w14:paraId="08A2AD7C" w14:textId="6B25CFA1" w:rsidR="002426EB" w:rsidRDefault="002426EB" w:rsidP="00C93BFC">
            <w:pPr>
              <w:jc w:val="both"/>
            </w:pPr>
            <w:r>
              <w:t>15.</w:t>
            </w:r>
            <w:r w:rsidR="00893E7D">
              <w:t xml:space="preserve"> </w:t>
            </w:r>
            <w:r w:rsidR="00405EF0" w:rsidRPr="00893E7D">
              <w:t>Kişisel</w:t>
            </w:r>
            <w:r w:rsidR="00893E7D" w:rsidRPr="00893E7D">
              <w:t xml:space="preserve"> </w:t>
            </w:r>
            <w:r w:rsidR="00405EF0" w:rsidRPr="00893E7D">
              <w:t>geçmişimde</w:t>
            </w:r>
            <w:r w:rsidR="00893E7D" w:rsidRPr="00893E7D">
              <w:t xml:space="preserve"> duygusal </w:t>
            </w:r>
            <w:r w:rsidR="00405EF0" w:rsidRPr="00893E7D">
              <w:t>teması</w:t>
            </w:r>
            <w:r w:rsidR="00893E7D" w:rsidRPr="00893E7D">
              <w:t xml:space="preserve"> (</w:t>
            </w:r>
            <w:r w:rsidR="00405EF0" w:rsidRPr="00893E7D">
              <w:t>örneğin</w:t>
            </w:r>
            <w:r w:rsidR="00893E7D" w:rsidRPr="00893E7D">
              <w:t xml:space="preserve"> </w:t>
            </w:r>
            <w:r w:rsidR="00405EF0" w:rsidRPr="00893E7D">
              <w:t>sarılma</w:t>
            </w:r>
            <w:r w:rsidR="00893E7D" w:rsidRPr="00893E7D">
              <w:t xml:space="preserve">, </w:t>
            </w:r>
            <w:r w:rsidR="00405EF0" w:rsidRPr="00893E7D">
              <w:t>okşama</w:t>
            </w:r>
            <w:r w:rsidR="00893E7D" w:rsidRPr="00893E7D">
              <w:t xml:space="preserve">, kola </w:t>
            </w:r>
            <w:r w:rsidR="00405EF0" w:rsidRPr="00893E7D">
              <w:t>hafifçe</w:t>
            </w:r>
            <w:r w:rsidR="00893E7D" w:rsidRPr="00893E7D">
              <w:t xml:space="preserve"> dokunma) </w:t>
            </w:r>
            <w:r w:rsidR="00405EF0" w:rsidRPr="00893E7D">
              <w:t>yakın</w:t>
            </w:r>
            <w:r w:rsidR="00893E7D" w:rsidRPr="00893E7D">
              <w:t xml:space="preserve"> hislerimi </w:t>
            </w:r>
            <w:r w:rsidR="00405EF0" w:rsidRPr="00893E7D">
              <w:t>paylaşma</w:t>
            </w:r>
            <w:r w:rsidR="00893E7D" w:rsidRPr="00893E7D">
              <w:t xml:space="preserve"> </w:t>
            </w:r>
            <w:r w:rsidR="00405EF0" w:rsidRPr="00893E7D">
              <w:t>yöntemi</w:t>
            </w:r>
            <w:r w:rsidR="00893E7D" w:rsidRPr="00893E7D">
              <w:t xml:space="preserve"> olarak </w:t>
            </w:r>
            <w:r w:rsidR="00405EF0" w:rsidRPr="00893E7D">
              <w:t>kullandığımı</w:t>
            </w:r>
            <w:r w:rsidR="00893E7D" w:rsidRPr="00893E7D">
              <w:t xml:space="preserve"> </w:t>
            </w:r>
            <w:r w:rsidR="00405EF0" w:rsidRPr="00893E7D">
              <w:t>düşünüyorum</w:t>
            </w:r>
            <w:r w:rsidR="00893E7D" w:rsidRPr="00893E7D">
              <w:t>.</w:t>
            </w:r>
          </w:p>
        </w:tc>
        <w:tc>
          <w:tcPr>
            <w:tcW w:w="497" w:type="dxa"/>
          </w:tcPr>
          <w:p w14:paraId="63E61D2D" w14:textId="77777777" w:rsidR="002426EB" w:rsidRDefault="002426EB" w:rsidP="0084251B">
            <w:pPr>
              <w:jc w:val="both"/>
            </w:pPr>
          </w:p>
        </w:tc>
        <w:tc>
          <w:tcPr>
            <w:tcW w:w="929" w:type="dxa"/>
          </w:tcPr>
          <w:p w14:paraId="0DFA2ADB" w14:textId="77777777" w:rsidR="002426EB" w:rsidRDefault="002426EB" w:rsidP="0084251B">
            <w:pPr>
              <w:jc w:val="both"/>
            </w:pPr>
          </w:p>
        </w:tc>
        <w:tc>
          <w:tcPr>
            <w:tcW w:w="588" w:type="dxa"/>
          </w:tcPr>
          <w:p w14:paraId="514ACF6D" w14:textId="77777777" w:rsidR="002426EB" w:rsidRDefault="002426EB" w:rsidP="0084251B">
            <w:pPr>
              <w:jc w:val="both"/>
            </w:pPr>
          </w:p>
        </w:tc>
        <w:tc>
          <w:tcPr>
            <w:tcW w:w="660" w:type="dxa"/>
          </w:tcPr>
          <w:p w14:paraId="3E046775" w14:textId="77777777" w:rsidR="002426EB" w:rsidRDefault="002426EB" w:rsidP="0084251B">
            <w:pPr>
              <w:jc w:val="both"/>
            </w:pPr>
          </w:p>
        </w:tc>
        <w:tc>
          <w:tcPr>
            <w:tcW w:w="668" w:type="dxa"/>
          </w:tcPr>
          <w:p w14:paraId="4A01CBB2" w14:textId="77777777" w:rsidR="002426EB" w:rsidRDefault="002426EB" w:rsidP="0084251B">
            <w:pPr>
              <w:jc w:val="both"/>
            </w:pPr>
          </w:p>
        </w:tc>
      </w:tr>
      <w:tr w:rsidR="00893E7D" w14:paraId="4107D6EA" w14:textId="77777777" w:rsidTr="0084251B">
        <w:tc>
          <w:tcPr>
            <w:tcW w:w="5780" w:type="dxa"/>
          </w:tcPr>
          <w:p w14:paraId="23EE8245" w14:textId="20EB92ED" w:rsidR="00893E7D" w:rsidRDefault="00893E7D" w:rsidP="00C93BFC">
            <w:pPr>
              <w:jc w:val="both"/>
            </w:pPr>
            <w:r>
              <w:t xml:space="preserve">16. </w:t>
            </w:r>
            <w:r w:rsidR="00405EF0" w:rsidRPr="00893E7D">
              <w:t>Büyürken</w:t>
            </w:r>
            <w:r w:rsidRPr="00893E7D">
              <w:t xml:space="preserve">, stresli bir durumla </w:t>
            </w:r>
            <w:r w:rsidR="00405EF0" w:rsidRPr="00893E7D">
              <w:t>kar</w:t>
            </w:r>
            <w:r w:rsidR="00405EF0">
              <w:t>şı</w:t>
            </w:r>
            <w:r w:rsidR="00405EF0" w:rsidRPr="00893E7D">
              <w:t>laş</w:t>
            </w:r>
            <w:r w:rsidR="00405EF0">
              <w:t>t</w:t>
            </w:r>
            <w:r w:rsidR="00405EF0" w:rsidRPr="00893E7D">
              <w:t>ığımda</w:t>
            </w:r>
            <w:r w:rsidRPr="00893E7D">
              <w:t xml:space="preserve"> </w:t>
            </w:r>
            <w:r w:rsidR="00405EF0" w:rsidRPr="00893E7D">
              <w:t>ebeveynlerime</w:t>
            </w:r>
            <w:r w:rsidRPr="00893E7D">
              <w:t>/</w:t>
            </w:r>
            <w:r w:rsidR="00405EF0" w:rsidRPr="00893E7D">
              <w:t>bakıcılarıma</w:t>
            </w:r>
            <w:r w:rsidRPr="00893E7D">
              <w:t xml:space="preserve"> gidip duygusal temas </w:t>
            </w:r>
            <w:r w:rsidR="00405EF0" w:rsidRPr="00893E7D">
              <w:t>arayışında</w:t>
            </w:r>
            <w:r w:rsidRPr="00893E7D">
              <w:t xml:space="preserve"> (sar</w:t>
            </w:r>
            <w:r w:rsidR="00405EF0">
              <w:t>ı</w:t>
            </w:r>
            <w:r w:rsidRPr="00893E7D">
              <w:t xml:space="preserve">lma, kucaklama, </w:t>
            </w:r>
            <w:r w:rsidR="00405EF0" w:rsidRPr="00893E7D">
              <w:t>okşama</w:t>
            </w:r>
            <w:r w:rsidRPr="00893E7D">
              <w:t>) olurdum.</w:t>
            </w:r>
          </w:p>
        </w:tc>
        <w:tc>
          <w:tcPr>
            <w:tcW w:w="497" w:type="dxa"/>
          </w:tcPr>
          <w:p w14:paraId="10085F98" w14:textId="77777777" w:rsidR="00893E7D" w:rsidRDefault="00893E7D" w:rsidP="0084251B">
            <w:pPr>
              <w:jc w:val="both"/>
            </w:pPr>
          </w:p>
        </w:tc>
        <w:tc>
          <w:tcPr>
            <w:tcW w:w="929" w:type="dxa"/>
          </w:tcPr>
          <w:p w14:paraId="2C480B7C" w14:textId="77777777" w:rsidR="00893E7D" w:rsidRDefault="00893E7D" w:rsidP="0084251B">
            <w:pPr>
              <w:jc w:val="both"/>
            </w:pPr>
          </w:p>
        </w:tc>
        <w:tc>
          <w:tcPr>
            <w:tcW w:w="588" w:type="dxa"/>
          </w:tcPr>
          <w:p w14:paraId="62ED4F8A" w14:textId="77777777" w:rsidR="00893E7D" w:rsidRDefault="00893E7D" w:rsidP="0084251B">
            <w:pPr>
              <w:jc w:val="both"/>
            </w:pPr>
          </w:p>
        </w:tc>
        <w:tc>
          <w:tcPr>
            <w:tcW w:w="660" w:type="dxa"/>
          </w:tcPr>
          <w:p w14:paraId="45114384" w14:textId="77777777" w:rsidR="00893E7D" w:rsidRDefault="00893E7D" w:rsidP="0084251B">
            <w:pPr>
              <w:jc w:val="both"/>
            </w:pPr>
          </w:p>
        </w:tc>
        <w:tc>
          <w:tcPr>
            <w:tcW w:w="668" w:type="dxa"/>
          </w:tcPr>
          <w:p w14:paraId="4257E563" w14:textId="77777777" w:rsidR="00893E7D" w:rsidRDefault="00893E7D" w:rsidP="0084251B">
            <w:pPr>
              <w:jc w:val="both"/>
            </w:pPr>
          </w:p>
        </w:tc>
      </w:tr>
      <w:tr w:rsidR="00893E7D" w14:paraId="53B964ED" w14:textId="77777777" w:rsidTr="0084251B">
        <w:tc>
          <w:tcPr>
            <w:tcW w:w="5780" w:type="dxa"/>
          </w:tcPr>
          <w:p w14:paraId="58BA723F" w14:textId="7A918909" w:rsidR="00893E7D" w:rsidRDefault="00893E7D" w:rsidP="00C93BFC">
            <w:pPr>
              <w:jc w:val="both"/>
            </w:pPr>
            <w:r>
              <w:t xml:space="preserve">17. </w:t>
            </w:r>
            <w:r w:rsidR="00405EF0" w:rsidRPr="00893E7D">
              <w:t>Büyürken</w:t>
            </w:r>
            <w:r w:rsidRPr="00893E7D">
              <w:t>, ebeveynlerimin/</w:t>
            </w:r>
            <w:r w:rsidR="00405EF0" w:rsidRPr="00893E7D">
              <w:t>bakıcılarımın</w:t>
            </w:r>
            <w:r w:rsidRPr="00893E7D">
              <w:t xml:space="preserve"> bana duygusal temasta (</w:t>
            </w:r>
            <w:r w:rsidR="00405EF0" w:rsidRPr="00893E7D">
              <w:t>örneğin</w:t>
            </w:r>
            <w:r w:rsidRPr="00893E7D">
              <w:t xml:space="preserve"> </w:t>
            </w:r>
            <w:r w:rsidR="00405EF0" w:rsidRPr="00893E7D">
              <w:t>sarılma</w:t>
            </w:r>
            <w:r w:rsidRPr="00893E7D">
              <w:t xml:space="preserve">, </w:t>
            </w:r>
            <w:r w:rsidR="00405EF0" w:rsidRPr="00893E7D">
              <w:t>okşama</w:t>
            </w:r>
            <w:r w:rsidRPr="00893E7D">
              <w:t xml:space="preserve">) </w:t>
            </w:r>
            <w:r w:rsidR="00405EF0" w:rsidRPr="00893E7D">
              <w:t>bulunmalarına</w:t>
            </w:r>
            <w:r w:rsidRPr="00893E7D">
              <w:t xml:space="preserve"> izin vermez/reddederdim.</w:t>
            </w:r>
          </w:p>
        </w:tc>
        <w:tc>
          <w:tcPr>
            <w:tcW w:w="497" w:type="dxa"/>
          </w:tcPr>
          <w:p w14:paraId="03BDD0FA" w14:textId="77777777" w:rsidR="00893E7D" w:rsidRDefault="00893E7D" w:rsidP="0084251B">
            <w:pPr>
              <w:jc w:val="both"/>
            </w:pPr>
          </w:p>
        </w:tc>
        <w:tc>
          <w:tcPr>
            <w:tcW w:w="929" w:type="dxa"/>
          </w:tcPr>
          <w:p w14:paraId="2406C47D" w14:textId="77777777" w:rsidR="00893E7D" w:rsidRDefault="00893E7D" w:rsidP="0084251B">
            <w:pPr>
              <w:jc w:val="both"/>
            </w:pPr>
          </w:p>
        </w:tc>
        <w:tc>
          <w:tcPr>
            <w:tcW w:w="588" w:type="dxa"/>
          </w:tcPr>
          <w:p w14:paraId="32ACB5B2" w14:textId="77777777" w:rsidR="00893E7D" w:rsidRDefault="00893E7D" w:rsidP="0084251B">
            <w:pPr>
              <w:jc w:val="both"/>
            </w:pPr>
          </w:p>
        </w:tc>
        <w:tc>
          <w:tcPr>
            <w:tcW w:w="660" w:type="dxa"/>
          </w:tcPr>
          <w:p w14:paraId="26C32FAE" w14:textId="77777777" w:rsidR="00893E7D" w:rsidRDefault="00893E7D" w:rsidP="0084251B">
            <w:pPr>
              <w:jc w:val="both"/>
            </w:pPr>
          </w:p>
        </w:tc>
        <w:tc>
          <w:tcPr>
            <w:tcW w:w="668" w:type="dxa"/>
          </w:tcPr>
          <w:p w14:paraId="2908DAAA" w14:textId="77777777" w:rsidR="00893E7D" w:rsidRDefault="00893E7D" w:rsidP="0084251B">
            <w:pPr>
              <w:jc w:val="both"/>
            </w:pPr>
          </w:p>
        </w:tc>
      </w:tr>
      <w:tr w:rsidR="00893E7D" w14:paraId="748A346D" w14:textId="77777777" w:rsidTr="0084251B">
        <w:tc>
          <w:tcPr>
            <w:tcW w:w="5780" w:type="dxa"/>
          </w:tcPr>
          <w:p w14:paraId="1C808BA8" w14:textId="334F983D" w:rsidR="00893E7D" w:rsidRDefault="00893E7D" w:rsidP="00C93BFC">
            <w:pPr>
              <w:jc w:val="both"/>
            </w:pPr>
            <w:r>
              <w:t xml:space="preserve">18. </w:t>
            </w:r>
            <w:r w:rsidR="00405EF0">
              <w:t>Kişisel</w:t>
            </w:r>
            <w:r>
              <w:t xml:space="preserve"> </w:t>
            </w:r>
            <w:r w:rsidR="00405EF0">
              <w:t>geçmişimde</w:t>
            </w:r>
            <w:r>
              <w:t>, zo</w:t>
            </w:r>
            <w:r w:rsidR="00405EF0">
              <w:t>r</w:t>
            </w:r>
            <w:r>
              <w:t xml:space="preserve"> bir durumda </w:t>
            </w:r>
            <w:r w:rsidR="00405EF0">
              <w:t>kaldığımda</w:t>
            </w:r>
            <w:r>
              <w:t xml:space="preserve"> fiziksel duygusal temas (sar</w:t>
            </w:r>
            <w:r w:rsidR="00405EF0">
              <w:t>ı</w:t>
            </w:r>
            <w:r>
              <w:t>lma, ok</w:t>
            </w:r>
            <w:r w:rsidR="00405EF0">
              <w:t>ş</w:t>
            </w:r>
            <w:r>
              <w:t xml:space="preserve">ama, omuza kol atma) </w:t>
            </w:r>
            <w:r w:rsidR="00405EF0">
              <w:t>ihtiyacı</w:t>
            </w:r>
            <w:r>
              <w:t xml:space="preserve"> </w:t>
            </w:r>
            <w:r w:rsidR="00405EF0">
              <w:t>duyduğumu</w:t>
            </w:r>
            <w:r>
              <w:t xml:space="preserve"> </w:t>
            </w:r>
            <w:r w:rsidR="00405EF0">
              <w:t>düşünüyorum</w:t>
            </w:r>
            <w:r>
              <w:t>.</w:t>
            </w:r>
          </w:p>
        </w:tc>
        <w:tc>
          <w:tcPr>
            <w:tcW w:w="497" w:type="dxa"/>
          </w:tcPr>
          <w:p w14:paraId="0A7A7C48" w14:textId="77777777" w:rsidR="00893E7D" w:rsidRDefault="00893E7D" w:rsidP="0084251B">
            <w:pPr>
              <w:jc w:val="both"/>
            </w:pPr>
          </w:p>
        </w:tc>
        <w:tc>
          <w:tcPr>
            <w:tcW w:w="929" w:type="dxa"/>
          </w:tcPr>
          <w:p w14:paraId="17FE9E3D" w14:textId="77777777" w:rsidR="00893E7D" w:rsidRDefault="00893E7D" w:rsidP="0084251B">
            <w:pPr>
              <w:jc w:val="both"/>
            </w:pPr>
          </w:p>
        </w:tc>
        <w:tc>
          <w:tcPr>
            <w:tcW w:w="588" w:type="dxa"/>
          </w:tcPr>
          <w:p w14:paraId="1E0959F6" w14:textId="77777777" w:rsidR="00893E7D" w:rsidRDefault="00893E7D" w:rsidP="0084251B">
            <w:pPr>
              <w:jc w:val="both"/>
            </w:pPr>
          </w:p>
        </w:tc>
        <w:tc>
          <w:tcPr>
            <w:tcW w:w="660" w:type="dxa"/>
          </w:tcPr>
          <w:p w14:paraId="67CCF700" w14:textId="77777777" w:rsidR="00893E7D" w:rsidRDefault="00893E7D" w:rsidP="0084251B">
            <w:pPr>
              <w:jc w:val="both"/>
            </w:pPr>
          </w:p>
        </w:tc>
        <w:tc>
          <w:tcPr>
            <w:tcW w:w="668" w:type="dxa"/>
          </w:tcPr>
          <w:p w14:paraId="3D2CA387" w14:textId="77777777" w:rsidR="00893E7D" w:rsidRDefault="00893E7D" w:rsidP="0084251B">
            <w:pPr>
              <w:jc w:val="both"/>
            </w:pPr>
          </w:p>
        </w:tc>
      </w:tr>
      <w:tr w:rsidR="00893E7D" w14:paraId="59699A90" w14:textId="77777777" w:rsidTr="0084251B">
        <w:tc>
          <w:tcPr>
            <w:tcW w:w="5780" w:type="dxa"/>
          </w:tcPr>
          <w:p w14:paraId="024C86F3" w14:textId="619EF5B2" w:rsidR="00893E7D" w:rsidRDefault="00893E7D" w:rsidP="00C93BFC">
            <w:pPr>
              <w:jc w:val="both"/>
            </w:pPr>
            <w:r>
              <w:t>19. Ki</w:t>
            </w:r>
            <w:r w:rsidR="00405EF0">
              <w:t>şise</w:t>
            </w:r>
            <w:r>
              <w:t>l ge</w:t>
            </w:r>
            <w:r w:rsidR="00405EF0">
              <w:t>ç</w:t>
            </w:r>
            <w:r>
              <w:t>mi</w:t>
            </w:r>
            <w:r w:rsidR="00405EF0">
              <w:t>ş</w:t>
            </w:r>
            <w:r>
              <w:t>imde, zo</w:t>
            </w:r>
            <w:r w:rsidR="00405EF0">
              <w:t>r</w:t>
            </w:r>
            <w:r>
              <w:t xml:space="preserve"> bir durumda </w:t>
            </w:r>
            <w:r w:rsidR="00405EF0">
              <w:t>kaldığımda</w:t>
            </w:r>
            <w:r>
              <w:t xml:space="preserve"> fiziksel duygusal temastan </w:t>
            </w:r>
            <w:r w:rsidR="00405EF0">
              <w:t>kaçınma</w:t>
            </w:r>
            <w:r>
              <w:t>/</w:t>
            </w:r>
            <w:r w:rsidR="00405EF0">
              <w:t>sakınma</w:t>
            </w:r>
            <w:r>
              <w:t xml:space="preserve"> (</w:t>
            </w:r>
            <w:r w:rsidR="00405EF0">
              <w:t>sarılma</w:t>
            </w:r>
            <w:r>
              <w:t>, ok</w:t>
            </w:r>
            <w:r w:rsidR="00405EF0">
              <w:t>ş</w:t>
            </w:r>
            <w:r>
              <w:t>ama, omuza kol atma) ihtiyac</w:t>
            </w:r>
            <w:r w:rsidR="00405EF0">
              <w:t>ı</w:t>
            </w:r>
            <w:r>
              <w:t xml:space="preserve"> </w:t>
            </w:r>
            <w:r w:rsidR="00405EF0">
              <w:t>duyduğumu</w:t>
            </w:r>
            <w:r>
              <w:t xml:space="preserve"> </w:t>
            </w:r>
            <w:r w:rsidR="00405EF0">
              <w:t>düşünüyorum</w:t>
            </w:r>
            <w:r w:rsidR="00B0192A">
              <w:t>.</w:t>
            </w:r>
            <w:r>
              <w:tab/>
            </w:r>
          </w:p>
        </w:tc>
        <w:tc>
          <w:tcPr>
            <w:tcW w:w="497" w:type="dxa"/>
          </w:tcPr>
          <w:p w14:paraId="4CE1DB43" w14:textId="77777777" w:rsidR="00893E7D" w:rsidRDefault="00893E7D" w:rsidP="0084251B">
            <w:pPr>
              <w:jc w:val="both"/>
            </w:pPr>
          </w:p>
        </w:tc>
        <w:tc>
          <w:tcPr>
            <w:tcW w:w="929" w:type="dxa"/>
          </w:tcPr>
          <w:p w14:paraId="0FA58205" w14:textId="77777777" w:rsidR="00893E7D" w:rsidRDefault="00893E7D" w:rsidP="0084251B">
            <w:pPr>
              <w:jc w:val="both"/>
            </w:pPr>
          </w:p>
        </w:tc>
        <w:tc>
          <w:tcPr>
            <w:tcW w:w="588" w:type="dxa"/>
          </w:tcPr>
          <w:p w14:paraId="5B79BAC7" w14:textId="77777777" w:rsidR="00893E7D" w:rsidRDefault="00893E7D" w:rsidP="0084251B">
            <w:pPr>
              <w:jc w:val="both"/>
            </w:pPr>
          </w:p>
        </w:tc>
        <w:tc>
          <w:tcPr>
            <w:tcW w:w="660" w:type="dxa"/>
          </w:tcPr>
          <w:p w14:paraId="67FF50A3" w14:textId="77777777" w:rsidR="00893E7D" w:rsidRDefault="00893E7D" w:rsidP="0084251B">
            <w:pPr>
              <w:jc w:val="both"/>
            </w:pPr>
          </w:p>
        </w:tc>
        <w:tc>
          <w:tcPr>
            <w:tcW w:w="668" w:type="dxa"/>
          </w:tcPr>
          <w:p w14:paraId="48C57014" w14:textId="77777777" w:rsidR="00893E7D" w:rsidRDefault="00893E7D" w:rsidP="0084251B">
            <w:pPr>
              <w:jc w:val="both"/>
            </w:pPr>
          </w:p>
        </w:tc>
      </w:tr>
      <w:tr w:rsidR="00893E7D" w14:paraId="727AC3DC" w14:textId="77777777" w:rsidTr="0084251B">
        <w:tc>
          <w:tcPr>
            <w:tcW w:w="5780" w:type="dxa"/>
          </w:tcPr>
          <w:p w14:paraId="4EBEA041" w14:textId="3B009343" w:rsidR="00893E7D" w:rsidRDefault="00893E7D" w:rsidP="00C93BFC">
            <w:pPr>
              <w:jc w:val="both"/>
            </w:pPr>
            <w:r>
              <w:t xml:space="preserve">20. </w:t>
            </w:r>
            <w:r w:rsidR="00405EF0">
              <w:t>Geçmişimde</w:t>
            </w:r>
            <w:r>
              <w:t xml:space="preserve"> </w:t>
            </w:r>
            <w:r w:rsidR="00405EF0">
              <w:t>gördüğüm</w:t>
            </w:r>
            <w:r>
              <w:t xml:space="preserve"> duygusal temas </w:t>
            </w:r>
            <w:r w:rsidR="00405EF0">
              <w:t>miktarından</w:t>
            </w:r>
            <w:r>
              <w:t xml:space="preserve"> tatminim/memnunum.</w:t>
            </w:r>
            <w:r>
              <w:tab/>
            </w:r>
          </w:p>
        </w:tc>
        <w:tc>
          <w:tcPr>
            <w:tcW w:w="497" w:type="dxa"/>
          </w:tcPr>
          <w:p w14:paraId="0216AC38" w14:textId="77777777" w:rsidR="00893E7D" w:rsidRDefault="00893E7D" w:rsidP="0084251B">
            <w:pPr>
              <w:jc w:val="both"/>
            </w:pPr>
          </w:p>
        </w:tc>
        <w:tc>
          <w:tcPr>
            <w:tcW w:w="929" w:type="dxa"/>
          </w:tcPr>
          <w:p w14:paraId="3AD98236" w14:textId="77777777" w:rsidR="00893E7D" w:rsidRDefault="00893E7D" w:rsidP="0084251B">
            <w:pPr>
              <w:jc w:val="both"/>
            </w:pPr>
          </w:p>
        </w:tc>
        <w:tc>
          <w:tcPr>
            <w:tcW w:w="588" w:type="dxa"/>
          </w:tcPr>
          <w:p w14:paraId="45652F5B" w14:textId="77777777" w:rsidR="00893E7D" w:rsidRDefault="00893E7D" w:rsidP="0084251B">
            <w:pPr>
              <w:jc w:val="both"/>
            </w:pPr>
          </w:p>
        </w:tc>
        <w:tc>
          <w:tcPr>
            <w:tcW w:w="660" w:type="dxa"/>
          </w:tcPr>
          <w:p w14:paraId="55D68974" w14:textId="77777777" w:rsidR="00893E7D" w:rsidRDefault="00893E7D" w:rsidP="0084251B">
            <w:pPr>
              <w:jc w:val="both"/>
            </w:pPr>
          </w:p>
        </w:tc>
        <w:tc>
          <w:tcPr>
            <w:tcW w:w="668" w:type="dxa"/>
          </w:tcPr>
          <w:p w14:paraId="2264075A" w14:textId="77777777" w:rsidR="00893E7D" w:rsidRDefault="00893E7D" w:rsidP="0084251B">
            <w:pPr>
              <w:jc w:val="both"/>
            </w:pPr>
          </w:p>
        </w:tc>
      </w:tr>
      <w:tr w:rsidR="00893E7D" w14:paraId="02168944" w14:textId="77777777" w:rsidTr="0084251B">
        <w:tc>
          <w:tcPr>
            <w:tcW w:w="5780" w:type="dxa"/>
          </w:tcPr>
          <w:p w14:paraId="07BB3599" w14:textId="33AF4C42" w:rsidR="00893E7D" w:rsidRDefault="00893E7D" w:rsidP="00C93BFC">
            <w:pPr>
              <w:jc w:val="both"/>
            </w:pPr>
            <w:r>
              <w:t>21.Ge</w:t>
            </w:r>
            <w:r w:rsidR="00B0192A">
              <w:t>ç</w:t>
            </w:r>
            <w:r>
              <w:t>mi</w:t>
            </w:r>
            <w:r w:rsidR="00ED176F">
              <w:t>ş</w:t>
            </w:r>
            <w:r>
              <w:t xml:space="preserve">imde </w:t>
            </w:r>
            <w:r w:rsidR="00405EF0">
              <w:t>diğerlerine</w:t>
            </w:r>
            <w:r>
              <w:t xml:space="preserve"> </w:t>
            </w:r>
            <w:r w:rsidR="00405EF0">
              <w:t>verdiğim</w:t>
            </w:r>
            <w:r>
              <w:t xml:space="preserve"> duygusal temas </w:t>
            </w:r>
            <w:r w:rsidR="00405EF0">
              <w:t>miktarından</w:t>
            </w:r>
            <w:r>
              <w:t xml:space="preserve"> tatminim/memnunum.</w:t>
            </w:r>
          </w:p>
        </w:tc>
        <w:tc>
          <w:tcPr>
            <w:tcW w:w="497" w:type="dxa"/>
          </w:tcPr>
          <w:p w14:paraId="3403EC2D" w14:textId="77777777" w:rsidR="00893E7D" w:rsidRDefault="00893E7D" w:rsidP="0084251B">
            <w:pPr>
              <w:jc w:val="both"/>
            </w:pPr>
          </w:p>
        </w:tc>
        <w:tc>
          <w:tcPr>
            <w:tcW w:w="929" w:type="dxa"/>
          </w:tcPr>
          <w:p w14:paraId="158839AA" w14:textId="77777777" w:rsidR="00893E7D" w:rsidRDefault="00893E7D" w:rsidP="0084251B">
            <w:pPr>
              <w:jc w:val="both"/>
            </w:pPr>
          </w:p>
        </w:tc>
        <w:tc>
          <w:tcPr>
            <w:tcW w:w="588" w:type="dxa"/>
          </w:tcPr>
          <w:p w14:paraId="2618F4E5" w14:textId="77777777" w:rsidR="00893E7D" w:rsidRDefault="00893E7D" w:rsidP="0084251B">
            <w:pPr>
              <w:jc w:val="both"/>
            </w:pPr>
          </w:p>
        </w:tc>
        <w:tc>
          <w:tcPr>
            <w:tcW w:w="660" w:type="dxa"/>
          </w:tcPr>
          <w:p w14:paraId="2677A945" w14:textId="77777777" w:rsidR="00893E7D" w:rsidRDefault="00893E7D" w:rsidP="0084251B">
            <w:pPr>
              <w:jc w:val="both"/>
            </w:pPr>
          </w:p>
        </w:tc>
        <w:tc>
          <w:tcPr>
            <w:tcW w:w="668" w:type="dxa"/>
          </w:tcPr>
          <w:p w14:paraId="57A578C2" w14:textId="77777777" w:rsidR="00893E7D" w:rsidRDefault="00893E7D" w:rsidP="0084251B">
            <w:pPr>
              <w:jc w:val="both"/>
            </w:pPr>
          </w:p>
        </w:tc>
      </w:tr>
      <w:tr w:rsidR="00893E7D" w14:paraId="527A5435" w14:textId="77777777" w:rsidTr="0084251B">
        <w:tc>
          <w:tcPr>
            <w:tcW w:w="5780" w:type="dxa"/>
          </w:tcPr>
          <w:p w14:paraId="5375597E" w14:textId="345D8A1B" w:rsidR="00893E7D" w:rsidRDefault="00893E7D" w:rsidP="00C93BFC">
            <w:pPr>
              <w:jc w:val="both"/>
              <w:rPr>
                <w:rFonts w:ascii="Tahoma" w:hAnsi="Tahoma" w:cs="Tahoma"/>
              </w:rPr>
            </w:pPr>
            <w:r>
              <w:t>22.</w:t>
            </w:r>
            <w:r w:rsidRPr="00893E7D">
              <w:t>L</w:t>
            </w:r>
            <w:r w:rsidR="00405EF0">
              <w:t>ü</w:t>
            </w:r>
            <w:r w:rsidRPr="00893E7D">
              <w:t xml:space="preserve">tfen </w:t>
            </w:r>
            <w:r w:rsidR="00405EF0" w:rsidRPr="00893E7D">
              <w:t>a</w:t>
            </w:r>
            <w:r w:rsidR="00405EF0">
              <w:t>ş</w:t>
            </w:r>
            <w:r w:rsidR="00405EF0" w:rsidRPr="00893E7D">
              <w:t>ağıda</w:t>
            </w:r>
            <w:r w:rsidRPr="00893E7D">
              <w:t xml:space="preserve"> yer alan </w:t>
            </w:r>
            <w:r w:rsidR="00405EF0" w:rsidRPr="00893E7D">
              <w:t>yakın</w:t>
            </w:r>
            <w:r w:rsidRPr="00893E7D">
              <w:t xml:space="preserve"> (romantik olan veya olmayan) </w:t>
            </w:r>
            <w:r w:rsidR="00405EF0" w:rsidRPr="00893E7D">
              <w:t>ilişkilerde</w:t>
            </w:r>
            <w:r w:rsidRPr="00893E7D">
              <w:t xml:space="preserve"> bireyler </w:t>
            </w:r>
            <w:r w:rsidR="00405EF0" w:rsidRPr="00893E7D">
              <w:t>arası</w:t>
            </w:r>
            <w:r w:rsidRPr="00893E7D">
              <w:t xml:space="preserve"> duygusal temas </w:t>
            </w:r>
            <w:r w:rsidR="00405EF0" w:rsidRPr="00893E7D">
              <w:t>türleriyle</w:t>
            </w:r>
            <w:r w:rsidRPr="00893E7D">
              <w:t xml:space="preserve"> ilgili ne kadar rahat </w:t>
            </w:r>
            <w:r w:rsidR="00405EF0" w:rsidRPr="00893E7D">
              <w:t>hissettiğinizi</w:t>
            </w:r>
            <w:r w:rsidRPr="00893E7D">
              <w:t xml:space="preserve"> belirtiniz.</w:t>
            </w:r>
          </w:p>
          <w:p w14:paraId="3CA717F5" w14:textId="6E82FA31" w:rsidR="00893E7D" w:rsidRDefault="00405EF0" w:rsidP="00C93BFC">
            <w:pPr>
              <w:jc w:val="both"/>
            </w:pPr>
            <w:r>
              <w:t>2</w:t>
            </w:r>
            <w:r w:rsidR="007C3880">
              <w:t>2</w:t>
            </w:r>
            <w:r w:rsidR="00B0192A">
              <w:t>.a. El</w:t>
            </w:r>
            <w:r w:rsidR="00893E7D" w:rsidRPr="00893E7D">
              <w:t xml:space="preserve"> ele </w:t>
            </w:r>
            <w:r w:rsidRPr="00893E7D">
              <w:t>tutuşma</w:t>
            </w:r>
          </w:p>
        </w:tc>
        <w:tc>
          <w:tcPr>
            <w:tcW w:w="497" w:type="dxa"/>
          </w:tcPr>
          <w:p w14:paraId="714ED3DD" w14:textId="77777777" w:rsidR="00893E7D" w:rsidRDefault="00893E7D" w:rsidP="0084251B">
            <w:pPr>
              <w:jc w:val="both"/>
            </w:pPr>
          </w:p>
        </w:tc>
        <w:tc>
          <w:tcPr>
            <w:tcW w:w="929" w:type="dxa"/>
          </w:tcPr>
          <w:p w14:paraId="7822B886" w14:textId="77777777" w:rsidR="00893E7D" w:rsidRDefault="00893E7D" w:rsidP="0084251B">
            <w:pPr>
              <w:jc w:val="both"/>
            </w:pPr>
          </w:p>
        </w:tc>
        <w:tc>
          <w:tcPr>
            <w:tcW w:w="588" w:type="dxa"/>
          </w:tcPr>
          <w:p w14:paraId="670DD49A" w14:textId="77777777" w:rsidR="00893E7D" w:rsidRDefault="00893E7D" w:rsidP="0084251B">
            <w:pPr>
              <w:jc w:val="both"/>
            </w:pPr>
          </w:p>
        </w:tc>
        <w:tc>
          <w:tcPr>
            <w:tcW w:w="660" w:type="dxa"/>
          </w:tcPr>
          <w:p w14:paraId="18A215C1" w14:textId="77777777" w:rsidR="00893E7D" w:rsidRDefault="00893E7D" w:rsidP="0084251B">
            <w:pPr>
              <w:jc w:val="both"/>
            </w:pPr>
          </w:p>
        </w:tc>
        <w:tc>
          <w:tcPr>
            <w:tcW w:w="668" w:type="dxa"/>
          </w:tcPr>
          <w:p w14:paraId="1D293F9E" w14:textId="77777777" w:rsidR="00893E7D" w:rsidRDefault="00893E7D" w:rsidP="0084251B">
            <w:pPr>
              <w:jc w:val="both"/>
            </w:pPr>
          </w:p>
        </w:tc>
      </w:tr>
      <w:tr w:rsidR="00893E7D" w14:paraId="5241EF25" w14:textId="77777777" w:rsidTr="0084251B">
        <w:tc>
          <w:tcPr>
            <w:tcW w:w="5780" w:type="dxa"/>
          </w:tcPr>
          <w:p w14:paraId="3A14CCC5" w14:textId="629438E8" w:rsidR="00893E7D" w:rsidRPr="00893E7D" w:rsidRDefault="007C3880" w:rsidP="00C93BFC">
            <w:pPr>
              <w:jc w:val="both"/>
            </w:pPr>
            <w:r>
              <w:t>22.</w:t>
            </w:r>
            <w:r w:rsidR="00B0192A">
              <w:t>b. Omuza</w:t>
            </w:r>
            <w:r w:rsidR="00893E7D" w:rsidRPr="00893E7D">
              <w:t xml:space="preserve"> kol atma</w:t>
            </w:r>
          </w:p>
        </w:tc>
        <w:tc>
          <w:tcPr>
            <w:tcW w:w="497" w:type="dxa"/>
          </w:tcPr>
          <w:p w14:paraId="4B00684C" w14:textId="77777777" w:rsidR="00893E7D" w:rsidRDefault="00893E7D" w:rsidP="0084251B">
            <w:pPr>
              <w:jc w:val="both"/>
            </w:pPr>
          </w:p>
        </w:tc>
        <w:tc>
          <w:tcPr>
            <w:tcW w:w="929" w:type="dxa"/>
          </w:tcPr>
          <w:p w14:paraId="69AE176E" w14:textId="77777777" w:rsidR="00893E7D" w:rsidRDefault="00893E7D" w:rsidP="0084251B">
            <w:pPr>
              <w:jc w:val="both"/>
            </w:pPr>
          </w:p>
        </w:tc>
        <w:tc>
          <w:tcPr>
            <w:tcW w:w="588" w:type="dxa"/>
          </w:tcPr>
          <w:p w14:paraId="56C5BF69" w14:textId="77777777" w:rsidR="00893E7D" w:rsidRDefault="00893E7D" w:rsidP="0084251B">
            <w:pPr>
              <w:jc w:val="both"/>
            </w:pPr>
          </w:p>
        </w:tc>
        <w:tc>
          <w:tcPr>
            <w:tcW w:w="660" w:type="dxa"/>
          </w:tcPr>
          <w:p w14:paraId="7B4D00EC" w14:textId="77777777" w:rsidR="00893E7D" w:rsidRDefault="00893E7D" w:rsidP="0084251B">
            <w:pPr>
              <w:jc w:val="both"/>
            </w:pPr>
          </w:p>
        </w:tc>
        <w:tc>
          <w:tcPr>
            <w:tcW w:w="668" w:type="dxa"/>
          </w:tcPr>
          <w:p w14:paraId="54295F82" w14:textId="77777777" w:rsidR="00893E7D" w:rsidRDefault="00893E7D" w:rsidP="0084251B">
            <w:pPr>
              <w:jc w:val="both"/>
            </w:pPr>
          </w:p>
        </w:tc>
      </w:tr>
      <w:tr w:rsidR="00893E7D" w14:paraId="537A9166" w14:textId="77777777" w:rsidTr="0084251B">
        <w:tc>
          <w:tcPr>
            <w:tcW w:w="5780" w:type="dxa"/>
          </w:tcPr>
          <w:p w14:paraId="421468AF" w14:textId="2973DB3A" w:rsidR="00893E7D" w:rsidRDefault="007C3880" w:rsidP="00C93BFC">
            <w:pPr>
              <w:jc w:val="both"/>
            </w:pPr>
            <w:r>
              <w:t>22.</w:t>
            </w:r>
            <w:r w:rsidR="00B0192A">
              <w:t>c. Diğer</w:t>
            </w:r>
            <w:r w:rsidR="00893E7D">
              <w:t xml:space="preserve"> ki</w:t>
            </w:r>
            <w:r w:rsidR="00405EF0">
              <w:t>ş</w:t>
            </w:r>
            <w:r w:rsidR="00893E7D">
              <w:t>iyi rahatlatmak i</w:t>
            </w:r>
            <w:r w:rsidR="00405EF0">
              <w:t>ç</w:t>
            </w:r>
            <w:r w:rsidR="00893E7D">
              <w:t xml:space="preserve">in koluna veya </w:t>
            </w:r>
            <w:r w:rsidR="00405EF0">
              <w:t>ö</w:t>
            </w:r>
            <w:r w:rsidR="00893E7D">
              <w:t>n</w:t>
            </w:r>
            <w:r w:rsidR="00405EF0">
              <w:t xml:space="preserve"> </w:t>
            </w:r>
            <w:r w:rsidR="00893E7D">
              <w:t>koluna dokunma</w:t>
            </w:r>
          </w:p>
        </w:tc>
        <w:tc>
          <w:tcPr>
            <w:tcW w:w="497" w:type="dxa"/>
          </w:tcPr>
          <w:p w14:paraId="2400CA2F" w14:textId="77777777" w:rsidR="00893E7D" w:rsidRDefault="00893E7D" w:rsidP="0084251B">
            <w:pPr>
              <w:jc w:val="both"/>
            </w:pPr>
          </w:p>
        </w:tc>
        <w:tc>
          <w:tcPr>
            <w:tcW w:w="929" w:type="dxa"/>
          </w:tcPr>
          <w:p w14:paraId="4D5920ED" w14:textId="77777777" w:rsidR="00893E7D" w:rsidRDefault="00893E7D" w:rsidP="0084251B">
            <w:pPr>
              <w:jc w:val="both"/>
            </w:pPr>
          </w:p>
        </w:tc>
        <w:tc>
          <w:tcPr>
            <w:tcW w:w="588" w:type="dxa"/>
          </w:tcPr>
          <w:p w14:paraId="6F50F23F" w14:textId="77777777" w:rsidR="00893E7D" w:rsidRDefault="00893E7D" w:rsidP="0084251B">
            <w:pPr>
              <w:jc w:val="both"/>
            </w:pPr>
          </w:p>
        </w:tc>
        <w:tc>
          <w:tcPr>
            <w:tcW w:w="660" w:type="dxa"/>
          </w:tcPr>
          <w:p w14:paraId="0F6A460A" w14:textId="77777777" w:rsidR="00893E7D" w:rsidRDefault="00893E7D" w:rsidP="0084251B">
            <w:pPr>
              <w:jc w:val="both"/>
            </w:pPr>
          </w:p>
        </w:tc>
        <w:tc>
          <w:tcPr>
            <w:tcW w:w="668" w:type="dxa"/>
          </w:tcPr>
          <w:p w14:paraId="7B0D9784" w14:textId="77777777" w:rsidR="00893E7D" w:rsidRDefault="00893E7D" w:rsidP="0084251B">
            <w:pPr>
              <w:jc w:val="both"/>
            </w:pPr>
          </w:p>
        </w:tc>
      </w:tr>
      <w:tr w:rsidR="00893E7D" w14:paraId="0925F582" w14:textId="77777777" w:rsidTr="0084251B">
        <w:tc>
          <w:tcPr>
            <w:tcW w:w="5780" w:type="dxa"/>
          </w:tcPr>
          <w:p w14:paraId="51686926" w14:textId="0CBAFF0B" w:rsidR="00893E7D" w:rsidRDefault="007C3880" w:rsidP="00C93BFC">
            <w:pPr>
              <w:jc w:val="both"/>
            </w:pPr>
            <w:r>
              <w:t>22.</w:t>
            </w:r>
            <w:r w:rsidR="00B0192A">
              <w:t>d. Sarılma</w:t>
            </w:r>
          </w:p>
        </w:tc>
        <w:tc>
          <w:tcPr>
            <w:tcW w:w="497" w:type="dxa"/>
          </w:tcPr>
          <w:p w14:paraId="2D96BAB0" w14:textId="77777777" w:rsidR="00893E7D" w:rsidRDefault="00893E7D" w:rsidP="0084251B">
            <w:pPr>
              <w:jc w:val="both"/>
            </w:pPr>
          </w:p>
        </w:tc>
        <w:tc>
          <w:tcPr>
            <w:tcW w:w="929" w:type="dxa"/>
          </w:tcPr>
          <w:p w14:paraId="0A84C14A" w14:textId="77777777" w:rsidR="00893E7D" w:rsidRDefault="00893E7D" w:rsidP="0084251B">
            <w:pPr>
              <w:jc w:val="both"/>
            </w:pPr>
          </w:p>
        </w:tc>
        <w:tc>
          <w:tcPr>
            <w:tcW w:w="588" w:type="dxa"/>
          </w:tcPr>
          <w:p w14:paraId="21F7F513" w14:textId="77777777" w:rsidR="00893E7D" w:rsidRDefault="00893E7D" w:rsidP="0084251B">
            <w:pPr>
              <w:jc w:val="both"/>
            </w:pPr>
          </w:p>
        </w:tc>
        <w:tc>
          <w:tcPr>
            <w:tcW w:w="660" w:type="dxa"/>
          </w:tcPr>
          <w:p w14:paraId="40818E6D" w14:textId="77777777" w:rsidR="00893E7D" w:rsidRDefault="00893E7D" w:rsidP="0084251B">
            <w:pPr>
              <w:jc w:val="both"/>
            </w:pPr>
          </w:p>
        </w:tc>
        <w:tc>
          <w:tcPr>
            <w:tcW w:w="668" w:type="dxa"/>
          </w:tcPr>
          <w:p w14:paraId="4541D219" w14:textId="77777777" w:rsidR="00893E7D" w:rsidRDefault="00893E7D" w:rsidP="0084251B">
            <w:pPr>
              <w:jc w:val="both"/>
            </w:pPr>
          </w:p>
        </w:tc>
      </w:tr>
      <w:tr w:rsidR="00893E7D" w14:paraId="4A9AAAC8" w14:textId="77777777" w:rsidTr="0084251B">
        <w:tc>
          <w:tcPr>
            <w:tcW w:w="5780" w:type="dxa"/>
          </w:tcPr>
          <w:p w14:paraId="26CFB908" w14:textId="7D2578C8" w:rsidR="00893E7D" w:rsidRDefault="007C3880" w:rsidP="00C93BFC">
            <w:pPr>
              <w:jc w:val="both"/>
            </w:pPr>
            <w:r>
              <w:t>22.</w:t>
            </w:r>
            <w:r w:rsidR="00B0192A">
              <w:t>e. Okşama</w:t>
            </w:r>
            <w:r w:rsidR="00893E7D">
              <w:t xml:space="preserve"> </w:t>
            </w:r>
          </w:p>
        </w:tc>
        <w:tc>
          <w:tcPr>
            <w:tcW w:w="497" w:type="dxa"/>
          </w:tcPr>
          <w:p w14:paraId="09FA30ED" w14:textId="77777777" w:rsidR="00893E7D" w:rsidRDefault="00893E7D" w:rsidP="0084251B">
            <w:pPr>
              <w:jc w:val="both"/>
            </w:pPr>
          </w:p>
        </w:tc>
        <w:tc>
          <w:tcPr>
            <w:tcW w:w="929" w:type="dxa"/>
          </w:tcPr>
          <w:p w14:paraId="5E33BB17" w14:textId="77777777" w:rsidR="00893E7D" w:rsidRDefault="00893E7D" w:rsidP="0084251B">
            <w:pPr>
              <w:jc w:val="both"/>
            </w:pPr>
          </w:p>
        </w:tc>
        <w:tc>
          <w:tcPr>
            <w:tcW w:w="588" w:type="dxa"/>
          </w:tcPr>
          <w:p w14:paraId="019D5264" w14:textId="77777777" w:rsidR="00893E7D" w:rsidRDefault="00893E7D" w:rsidP="0084251B">
            <w:pPr>
              <w:jc w:val="both"/>
            </w:pPr>
          </w:p>
        </w:tc>
        <w:tc>
          <w:tcPr>
            <w:tcW w:w="660" w:type="dxa"/>
          </w:tcPr>
          <w:p w14:paraId="0B6E66DA" w14:textId="77777777" w:rsidR="00893E7D" w:rsidRDefault="00893E7D" w:rsidP="0084251B">
            <w:pPr>
              <w:jc w:val="both"/>
            </w:pPr>
          </w:p>
        </w:tc>
        <w:tc>
          <w:tcPr>
            <w:tcW w:w="668" w:type="dxa"/>
          </w:tcPr>
          <w:p w14:paraId="256C663B" w14:textId="77777777" w:rsidR="00893E7D" w:rsidRDefault="00893E7D" w:rsidP="0084251B">
            <w:pPr>
              <w:jc w:val="both"/>
            </w:pPr>
          </w:p>
        </w:tc>
      </w:tr>
      <w:tr w:rsidR="00893E7D" w14:paraId="0E06BC04" w14:textId="77777777" w:rsidTr="0084251B">
        <w:tc>
          <w:tcPr>
            <w:tcW w:w="5780" w:type="dxa"/>
          </w:tcPr>
          <w:p w14:paraId="6B5F2403" w14:textId="3940F54A" w:rsidR="00893E7D" w:rsidRDefault="007C3880" w:rsidP="00C93BFC">
            <w:pPr>
              <w:jc w:val="both"/>
            </w:pPr>
            <w:r>
              <w:t>22.</w:t>
            </w:r>
            <w:r w:rsidR="00B0192A">
              <w:t>f. Masaj</w:t>
            </w:r>
            <w:r w:rsidR="00893E7D">
              <w:t xml:space="preserve"> yapma</w:t>
            </w:r>
            <w:r w:rsidR="00893E7D">
              <w:tab/>
            </w:r>
          </w:p>
        </w:tc>
        <w:tc>
          <w:tcPr>
            <w:tcW w:w="497" w:type="dxa"/>
          </w:tcPr>
          <w:p w14:paraId="3BF56799" w14:textId="77777777" w:rsidR="00893E7D" w:rsidRDefault="00893E7D" w:rsidP="0084251B">
            <w:pPr>
              <w:jc w:val="both"/>
            </w:pPr>
          </w:p>
        </w:tc>
        <w:tc>
          <w:tcPr>
            <w:tcW w:w="929" w:type="dxa"/>
          </w:tcPr>
          <w:p w14:paraId="5094309F" w14:textId="77777777" w:rsidR="00893E7D" w:rsidRDefault="00893E7D" w:rsidP="0084251B">
            <w:pPr>
              <w:jc w:val="both"/>
            </w:pPr>
          </w:p>
        </w:tc>
        <w:tc>
          <w:tcPr>
            <w:tcW w:w="588" w:type="dxa"/>
          </w:tcPr>
          <w:p w14:paraId="601A2E02" w14:textId="77777777" w:rsidR="00893E7D" w:rsidRDefault="00893E7D" w:rsidP="0084251B">
            <w:pPr>
              <w:jc w:val="both"/>
            </w:pPr>
          </w:p>
        </w:tc>
        <w:tc>
          <w:tcPr>
            <w:tcW w:w="660" w:type="dxa"/>
          </w:tcPr>
          <w:p w14:paraId="6763F24B" w14:textId="77777777" w:rsidR="00893E7D" w:rsidRDefault="00893E7D" w:rsidP="0084251B">
            <w:pPr>
              <w:jc w:val="both"/>
            </w:pPr>
          </w:p>
        </w:tc>
        <w:tc>
          <w:tcPr>
            <w:tcW w:w="668" w:type="dxa"/>
          </w:tcPr>
          <w:p w14:paraId="005312D9" w14:textId="77777777" w:rsidR="00893E7D" w:rsidRDefault="00893E7D" w:rsidP="0084251B">
            <w:pPr>
              <w:jc w:val="both"/>
            </w:pPr>
          </w:p>
        </w:tc>
      </w:tr>
    </w:tbl>
    <w:p w14:paraId="606F8C29" w14:textId="35534CC2" w:rsidR="007C3880" w:rsidRDefault="00EF7644" w:rsidP="00EF7644">
      <w:pPr>
        <w:jc w:val="both"/>
      </w:pPr>
      <w:r>
        <w:tab/>
      </w:r>
      <w:r w:rsidR="007C3880">
        <w:t>23.</w:t>
      </w:r>
      <w:r w:rsidR="007C3880" w:rsidRPr="00893E7D">
        <w:t>Bireyler arası ilişkilerde duygusal temas bende şunlara yol a</w:t>
      </w:r>
      <w:r w:rsidR="00B0192A">
        <w:t>ç</w:t>
      </w:r>
      <w:r w:rsidR="007C3880" w:rsidRPr="00893E7D">
        <w:t>ar (birden fazla tercih yapabilirsiniz)</w:t>
      </w:r>
      <w:r>
        <w:tab/>
      </w:r>
    </w:p>
    <w:p w14:paraId="0F3DEC8C" w14:textId="1A11566B" w:rsidR="00EF7644" w:rsidRDefault="007C3880" w:rsidP="00EF7644">
      <w:pPr>
        <w:jc w:val="both"/>
      </w:pPr>
      <w:r>
        <w:t>(   ) Utanma</w:t>
      </w:r>
      <w:r w:rsidRPr="007C3880">
        <w:t xml:space="preserve"> </w:t>
      </w:r>
    </w:p>
    <w:p w14:paraId="183BE77A" w14:textId="036CEB5A" w:rsidR="007C3880" w:rsidRDefault="007C3880" w:rsidP="00EF7644">
      <w:pPr>
        <w:jc w:val="both"/>
      </w:pPr>
      <w:r>
        <w:lastRenderedPageBreak/>
        <w:t>(   )</w:t>
      </w:r>
      <w:r w:rsidRPr="007C3880">
        <w:t xml:space="preserve"> </w:t>
      </w:r>
      <w:r>
        <w:t>Reddedilme</w:t>
      </w:r>
    </w:p>
    <w:p w14:paraId="048D8BCE" w14:textId="6068B6EA" w:rsidR="007C3880" w:rsidRDefault="007C3880" w:rsidP="00EF7644">
      <w:pPr>
        <w:jc w:val="both"/>
      </w:pPr>
      <w:r>
        <w:t>(   )</w:t>
      </w:r>
      <w:r w:rsidRPr="007C3880">
        <w:t xml:space="preserve"> </w:t>
      </w:r>
      <w:r>
        <w:t>Tiksinme</w:t>
      </w:r>
    </w:p>
    <w:p w14:paraId="2C3E1C41" w14:textId="194FF5C7" w:rsidR="007C3880" w:rsidRDefault="007C3880" w:rsidP="00EF7644">
      <w:pPr>
        <w:jc w:val="both"/>
      </w:pPr>
      <w:r>
        <w:t>(   )</w:t>
      </w:r>
      <w:r w:rsidRPr="007C3880">
        <w:t xml:space="preserve"> </w:t>
      </w:r>
      <w:r>
        <w:t>Rahatsızlık</w:t>
      </w:r>
    </w:p>
    <w:p w14:paraId="2B94845F" w14:textId="673F124E" w:rsidR="007C3880" w:rsidRDefault="007C3880" w:rsidP="00EF7644">
      <w:pPr>
        <w:jc w:val="both"/>
      </w:pPr>
      <w:r>
        <w:t>(   )</w:t>
      </w:r>
      <w:r w:rsidRPr="007C3880">
        <w:t xml:space="preserve"> </w:t>
      </w:r>
      <w:r>
        <w:t>Huzursuzluk</w:t>
      </w:r>
    </w:p>
    <w:p w14:paraId="2EB393C5" w14:textId="404F72BC" w:rsidR="007C3880" w:rsidRDefault="007C3880" w:rsidP="007C3880">
      <w:pPr>
        <w:jc w:val="both"/>
      </w:pPr>
      <w:r>
        <w:t>(   )</w:t>
      </w:r>
      <w:r w:rsidRPr="007C3880">
        <w:t xml:space="preserve"> </w:t>
      </w:r>
      <w:r>
        <w:t xml:space="preserve">Haz </w:t>
      </w:r>
    </w:p>
    <w:p w14:paraId="42F16D5D" w14:textId="22F75182" w:rsidR="007C3880" w:rsidRDefault="007C3880" w:rsidP="007C3880">
      <w:pPr>
        <w:jc w:val="both"/>
      </w:pPr>
      <w:r>
        <w:t>(   )</w:t>
      </w:r>
      <w:r w:rsidRPr="007C3880">
        <w:t xml:space="preserve"> </w:t>
      </w:r>
      <w:r>
        <w:t>Sakinlik/gevşeme</w:t>
      </w:r>
    </w:p>
    <w:p w14:paraId="54C97881" w14:textId="36EA3717" w:rsidR="007C3880" w:rsidRDefault="007C3880" w:rsidP="007C3880">
      <w:pPr>
        <w:jc w:val="both"/>
      </w:pPr>
      <w:r>
        <w:t>(   )</w:t>
      </w:r>
      <w:r w:rsidRPr="007C3880">
        <w:t xml:space="preserve"> </w:t>
      </w:r>
      <w:r>
        <w:t>Rahatlık</w:t>
      </w:r>
    </w:p>
    <w:p w14:paraId="6F462543" w14:textId="6A021AC7" w:rsidR="007C3880" w:rsidRDefault="007C3880" w:rsidP="007C3880">
      <w:pPr>
        <w:jc w:val="both"/>
      </w:pPr>
      <w:r>
        <w:t>(   )</w:t>
      </w:r>
      <w:r w:rsidRPr="007C3880">
        <w:t xml:space="preserve"> </w:t>
      </w:r>
      <w:r>
        <w:t>Mutluluk</w:t>
      </w:r>
    </w:p>
    <w:p w14:paraId="5244190B" w14:textId="00F24D7F" w:rsidR="007C3880" w:rsidRDefault="007C3880" w:rsidP="007C3880">
      <w:pPr>
        <w:jc w:val="both"/>
      </w:pPr>
      <w:r>
        <w:t>(   )</w:t>
      </w:r>
      <w:r w:rsidRPr="007C3880">
        <w:t xml:space="preserve"> </w:t>
      </w:r>
      <w:r>
        <w:t>Keyif</w:t>
      </w:r>
      <w:r>
        <w:tab/>
      </w:r>
    </w:p>
    <w:p w14:paraId="55A86790" w14:textId="426E6DA7" w:rsidR="00EF7644" w:rsidRDefault="00EF7644" w:rsidP="00EF7644">
      <w:pPr>
        <w:jc w:val="both"/>
      </w:pPr>
      <w:r>
        <w:t>24</w:t>
      </w:r>
      <w:r w:rsidR="007C3880">
        <w:t xml:space="preserve">. a. </w:t>
      </w:r>
      <w:r>
        <w:t>Hayat</w:t>
      </w:r>
      <w:r w:rsidR="007C3880">
        <w:t>ı</w:t>
      </w:r>
      <w:r>
        <w:t>n</w:t>
      </w:r>
      <w:r w:rsidR="007C3880">
        <w:t>ı</w:t>
      </w:r>
      <w:r>
        <w:t>z</w:t>
      </w:r>
      <w:r w:rsidR="007C3880">
        <w:t>ı</w:t>
      </w:r>
      <w:r>
        <w:t>n</w:t>
      </w:r>
      <w:r w:rsidR="007C3880">
        <w:t xml:space="preserve"> çocukluk</w:t>
      </w:r>
      <w:r>
        <w:t xml:space="preserve"> </w:t>
      </w:r>
      <w:r w:rsidR="007C3880">
        <w:t>döneminde</w:t>
      </w:r>
      <w:r>
        <w:t>, yak</w:t>
      </w:r>
      <w:r w:rsidR="007C3880">
        <w:t>ı</w:t>
      </w:r>
      <w:r>
        <w:t xml:space="preserve">n </w:t>
      </w:r>
      <w:r w:rsidR="007C3880">
        <w:t>ilişkileri</w:t>
      </w:r>
      <w:r w:rsidR="00B0192A">
        <w:t>n</w:t>
      </w:r>
      <w:r w:rsidR="007C3880">
        <w:t>izde</w:t>
      </w:r>
      <w:r>
        <w:t xml:space="preserve"> </w:t>
      </w:r>
      <w:r w:rsidR="007C3880">
        <w:t>tecrübe</w:t>
      </w:r>
      <w:r>
        <w:t xml:space="preserve"> etti</w:t>
      </w:r>
      <w:r w:rsidR="007C3880">
        <w:t>ğ</w:t>
      </w:r>
      <w:r>
        <w:t xml:space="preserve">iniz duygusal temas </w:t>
      </w:r>
      <w:r w:rsidR="007C3880">
        <w:t>miktarıyla</w:t>
      </w:r>
      <w:r>
        <w:t xml:space="preserve"> ilgili ne kadar mutlusunuz</w:t>
      </w:r>
      <w:r w:rsidR="007C3880">
        <w:t>?</w:t>
      </w:r>
    </w:p>
    <w:p w14:paraId="3BF1B86A" w14:textId="136F9BB1" w:rsidR="007C3880" w:rsidRDefault="00EF7644" w:rsidP="00EF7644">
      <w:pPr>
        <w:jc w:val="both"/>
      </w:pPr>
      <w:r>
        <w:t>Hi</w:t>
      </w:r>
      <w:r w:rsidR="007C3880">
        <w:t>ç</w:t>
      </w:r>
      <w:r>
        <w:t xml:space="preserve"> mutlu </w:t>
      </w:r>
      <w:r w:rsidR="007C3880">
        <w:t>değilim</w:t>
      </w:r>
      <w:r>
        <w:t xml:space="preserve">   0 -----</w:t>
      </w:r>
      <w:r w:rsidR="007C3880">
        <w:t>-------------------4</w:t>
      </w:r>
      <w:r w:rsidR="007C3880" w:rsidRPr="007C3880">
        <w:t xml:space="preserve"> </w:t>
      </w:r>
      <w:r w:rsidR="007C3880">
        <w:t>çok mutluyum</w:t>
      </w:r>
    </w:p>
    <w:p w14:paraId="4922723C" w14:textId="06D1BF0D" w:rsidR="007C3880" w:rsidRDefault="007C3880" w:rsidP="007C3880">
      <w:pPr>
        <w:jc w:val="both"/>
      </w:pPr>
      <w:r>
        <w:t xml:space="preserve">24.b. </w:t>
      </w:r>
      <w:r w:rsidR="00B0192A">
        <w:t>Hayatınızın e</w:t>
      </w:r>
      <w:r>
        <w:t>rgenlik (ad</w:t>
      </w:r>
      <w:r w:rsidR="00B0192A">
        <w:t>ö</w:t>
      </w:r>
      <w:r>
        <w:t xml:space="preserve">lesan </w:t>
      </w:r>
      <w:r w:rsidR="00B0192A">
        <w:t>ç</w:t>
      </w:r>
      <w:r>
        <w:t>ağ) döneminde, yakın ilişkileri</w:t>
      </w:r>
      <w:r w:rsidR="00B0192A">
        <w:t>n</w:t>
      </w:r>
      <w:r>
        <w:t>izde tecrübe ettiğiniz duygusal temas miktarıyla ilgili ne kadar mutlusunuz?</w:t>
      </w:r>
    </w:p>
    <w:p w14:paraId="06ECF3DB" w14:textId="13760AD8" w:rsidR="007C3880" w:rsidRDefault="007C3880" w:rsidP="007C3880">
      <w:pPr>
        <w:jc w:val="both"/>
      </w:pPr>
      <w:r>
        <w:t>Hiç mutlu değilim   0 ------------------------4</w:t>
      </w:r>
      <w:r w:rsidRPr="007C3880">
        <w:t xml:space="preserve"> </w:t>
      </w:r>
      <w:r>
        <w:t>çok mutluyum</w:t>
      </w:r>
    </w:p>
    <w:p w14:paraId="7C865C3A" w14:textId="531DD2E9" w:rsidR="007C3880" w:rsidRDefault="007C3880" w:rsidP="007C3880">
      <w:pPr>
        <w:jc w:val="both"/>
      </w:pPr>
      <w:r>
        <w:t xml:space="preserve">24.c. </w:t>
      </w:r>
      <w:r w:rsidR="00B0192A">
        <w:t>Hayatınızın y</w:t>
      </w:r>
      <w:r>
        <w:t>etişkinlik</w:t>
      </w:r>
      <w:r w:rsidRPr="007C3880">
        <w:t xml:space="preserve"> </w:t>
      </w:r>
      <w:r>
        <w:t>döneminde, yakın ilişkileri</w:t>
      </w:r>
      <w:r w:rsidR="00B0192A">
        <w:t>n</w:t>
      </w:r>
      <w:r>
        <w:t>izde tecrübe ettiğiniz duygusal temas miktarıyla ilgili ne kadar mutlusunuz?</w:t>
      </w:r>
    </w:p>
    <w:p w14:paraId="4864E7C7" w14:textId="65D059C0" w:rsidR="00EF7644" w:rsidRDefault="007C3880" w:rsidP="00EF7644">
      <w:pPr>
        <w:jc w:val="both"/>
      </w:pPr>
      <w:r>
        <w:t>Hiç mutlu değilim   0 ------------------------4</w:t>
      </w:r>
      <w:r w:rsidRPr="007C3880">
        <w:t xml:space="preserve"> </w:t>
      </w:r>
      <w:r>
        <w:t>çok mutluyum</w:t>
      </w:r>
      <w:r w:rsidR="00EF7644">
        <w:tab/>
      </w:r>
    </w:p>
    <w:p w14:paraId="621C9841" w14:textId="607FAE41" w:rsidR="00EF7644" w:rsidRDefault="00EF7644" w:rsidP="00EF7644">
      <w:pPr>
        <w:jc w:val="both"/>
      </w:pPr>
      <w:r>
        <w:t>25</w:t>
      </w:r>
      <w:r>
        <w:tab/>
      </w:r>
      <w:r w:rsidR="007C3880">
        <w:t>Geçmişimde</w:t>
      </w:r>
      <w:r>
        <w:t xml:space="preserve"> bireyler aras</w:t>
      </w:r>
      <w:r w:rsidR="007C3880">
        <w:t>ı</w:t>
      </w:r>
      <w:r>
        <w:t xml:space="preserve"> temasla ilgili olumsuz/</w:t>
      </w:r>
      <w:r w:rsidR="007C3880">
        <w:t>hoş</w:t>
      </w:r>
      <w:r>
        <w:t xml:space="preserve"> olmayan </w:t>
      </w:r>
      <w:r w:rsidR="007C3880">
        <w:t>tecrübeler</w:t>
      </w:r>
      <w:r>
        <w:t xml:space="preserve"> </w:t>
      </w:r>
      <w:r w:rsidR="007C3880">
        <w:t>olduğunu</w:t>
      </w:r>
      <w:r>
        <w:t xml:space="preserve"> </w:t>
      </w:r>
      <w:r w:rsidR="007C3880">
        <w:t>düşünüyorum</w:t>
      </w:r>
      <w:r>
        <w:t>.</w:t>
      </w:r>
    </w:p>
    <w:p w14:paraId="7E09EE8B" w14:textId="3560C444" w:rsidR="00EF7644" w:rsidRDefault="007C3880" w:rsidP="00EF7644">
      <w:pPr>
        <w:jc w:val="both"/>
      </w:pPr>
      <w:r>
        <w:t>(   )</w:t>
      </w:r>
      <w:r w:rsidR="00B0192A">
        <w:t xml:space="preserve"> </w:t>
      </w:r>
      <w:r>
        <w:t>E</w:t>
      </w:r>
      <w:r w:rsidR="00EF7644">
        <w:t>vet</w:t>
      </w:r>
    </w:p>
    <w:p w14:paraId="5E115124" w14:textId="5C5638C5" w:rsidR="00EF7644" w:rsidRDefault="007C3880" w:rsidP="00EF7644">
      <w:pPr>
        <w:jc w:val="both"/>
      </w:pPr>
      <w:r>
        <w:t>(   )</w:t>
      </w:r>
      <w:r w:rsidR="00B0192A">
        <w:t xml:space="preserve"> </w:t>
      </w:r>
      <w:r>
        <w:t>H</w:t>
      </w:r>
      <w:r w:rsidR="00EF7644">
        <w:t>ay</w:t>
      </w:r>
      <w:r>
        <w:t>ı</w:t>
      </w:r>
      <w:r w:rsidR="00EF7644">
        <w:t>r</w:t>
      </w:r>
    </w:p>
    <w:p w14:paraId="5962BBA7" w14:textId="72CCD620" w:rsidR="00EF7644" w:rsidRDefault="007C3880" w:rsidP="00EF7644">
      <w:pPr>
        <w:jc w:val="both"/>
      </w:pPr>
      <w:r>
        <w:t>(   )</w:t>
      </w:r>
      <w:r w:rsidR="00B0192A">
        <w:t xml:space="preserve"> </w:t>
      </w:r>
      <w:r>
        <w:t>C</w:t>
      </w:r>
      <w:r w:rsidR="00EF7644">
        <w:t>evaplamak istemiyorum</w:t>
      </w:r>
    </w:p>
    <w:p w14:paraId="2E51E46D" w14:textId="68B8DFD4" w:rsidR="00EF7644" w:rsidRDefault="00EF7644" w:rsidP="00EF7644">
      <w:pPr>
        <w:jc w:val="both"/>
      </w:pPr>
      <w:r>
        <w:t> Evet ise:</w:t>
      </w:r>
    </w:p>
    <w:p w14:paraId="3BC9032E" w14:textId="35961C8E" w:rsidR="007C3880" w:rsidRDefault="007C3880" w:rsidP="00EF7644">
      <w:pPr>
        <w:jc w:val="both"/>
      </w:pPr>
      <w:r>
        <w:t>Nasıl</w:t>
      </w:r>
      <w:r w:rsidR="00EF7644">
        <w:t xml:space="preserve"> bir tecr</w:t>
      </w:r>
      <w:r>
        <w:t>ü</w:t>
      </w:r>
      <w:r w:rsidR="00EF7644">
        <w:t xml:space="preserve">be </w:t>
      </w:r>
      <w:r>
        <w:t>olduğunu</w:t>
      </w:r>
      <w:r w:rsidR="00EF7644">
        <w:t xml:space="preserve"> belirtir misiniz? ....................</w:t>
      </w:r>
    </w:p>
    <w:p w14:paraId="7C9293EA" w14:textId="56311F99" w:rsidR="00EF7644" w:rsidRDefault="00EF7644" w:rsidP="00EF7644">
      <w:pPr>
        <w:jc w:val="both"/>
      </w:pPr>
      <w:r>
        <w:t>26</w:t>
      </w:r>
      <w:r w:rsidR="007C3880">
        <w:t>. Yakın</w:t>
      </w:r>
      <w:r>
        <w:t xml:space="preserve"> </w:t>
      </w:r>
      <w:r w:rsidR="007C3880">
        <w:t>ilişkilerimde</w:t>
      </w:r>
      <w:r>
        <w:t xml:space="preserve"> daima </w:t>
      </w:r>
      <w:r w:rsidR="007C3880">
        <w:t>ş</w:t>
      </w:r>
      <w:r>
        <w:t>unu tercih ettim:</w:t>
      </w:r>
    </w:p>
    <w:p w14:paraId="1E4162A2" w14:textId="378FD102" w:rsidR="00EF7644" w:rsidRDefault="007C3880" w:rsidP="00EF7644">
      <w:pPr>
        <w:jc w:val="both"/>
      </w:pPr>
      <w:r>
        <w:t>(   )</w:t>
      </w:r>
      <w:r w:rsidRPr="007C3880">
        <w:t xml:space="preserve"> </w:t>
      </w:r>
      <w:r>
        <w:t>D</w:t>
      </w:r>
      <w:r w:rsidR="00EF7644">
        <w:t xml:space="preserve">uygusal temasta </w:t>
      </w:r>
      <w:r>
        <w:t>bulunmayı</w:t>
      </w:r>
    </w:p>
    <w:p w14:paraId="4D71A69C" w14:textId="5370CDCE" w:rsidR="00EF7644" w:rsidRDefault="007C3880" w:rsidP="00EF7644">
      <w:pPr>
        <w:jc w:val="both"/>
      </w:pPr>
      <w:r>
        <w:t>(   )</w:t>
      </w:r>
      <w:r w:rsidRPr="007C3880">
        <w:t xml:space="preserve"> </w:t>
      </w:r>
      <w:r w:rsidR="00EF7644">
        <w:t xml:space="preserve"> </w:t>
      </w:r>
      <w:r>
        <w:t>D</w:t>
      </w:r>
      <w:r w:rsidR="00EF7644">
        <w:t xml:space="preserve">uygusal temas </w:t>
      </w:r>
      <w:r>
        <w:t>almayı</w:t>
      </w:r>
      <w:r w:rsidR="00EF7644">
        <w:t xml:space="preserve"> </w:t>
      </w:r>
    </w:p>
    <w:p w14:paraId="1C118CA2" w14:textId="21DD57B1" w:rsidR="00EF7644" w:rsidRDefault="007C3880" w:rsidP="00EF7644">
      <w:pPr>
        <w:jc w:val="both"/>
      </w:pPr>
      <w:r>
        <w:t>(   )</w:t>
      </w:r>
      <w:r w:rsidRPr="007C3880">
        <w:t xml:space="preserve"> </w:t>
      </w:r>
      <w:r>
        <w:t>Fark etmez</w:t>
      </w:r>
      <w:r w:rsidR="00EF7644">
        <w:t xml:space="preserve"> (her ikisini de </w:t>
      </w:r>
      <w:r>
        <w:t>eşit</w:t>
      </w:r>
      <w:r w:rsidR="00EF7644">
        <w:t xml:space="preserve"> oranda seviyorum)</w:t>
      </w:r>
    </w:p>
    <w:p w14:paraId="2A5D67D8" w14:textId="50E106C3" w:rsidR="0084251B" w:rsidRDefault="007C3880" w:rsidP="00EF7644">
      <w:pPr>
        <w:jc w:val="both"/>
      </w:pPr>
      <w:r>
        <w:t>(   )</w:t>
      </w:r>
      <w:r w:rsidRPr="007C3880">
        <w:t xml:space="preserve"> </w:t>
      </w:r>
      <w:r>
        <w:t>Fark etmez</w:t>
      </w:r>
      <w:r w:rsidR="00EF7644">
        <w:t xml:space="preserve"> (her ikisinden de </w:t>
      </w:r>
      <w:r>
        <w:t>eşit</w:t>
      </w:r>
      <w:r w:rsidR="00EF7644">
        <w:t xml:space="preserve"> oranda </w:t>
      </w:r>
      <w:r>
        <w:t>hoşlanmıyorum</w:t>
      </w:r>
      <w:r w:rsidR="00EF7644">
        <w:t>)</w:t>
      </w:r>
    </w:p>
    <w:p w14:paraId="3DF7F353" w14:textId="77777777" w:rsidR="0002161D" w:rsidRDefault="0002161D" w:rsidP="00EF7644">
      <w:pPr>
        <w:jc w:val="both"/>
      </w:pPr>
    </w:p>
    <w:p w14:paraId="35C363AA" w14:textId="77777777" w:rsidR="0002161D" w:rsidRDefault="0002161D" w:rsidP="00EF7644">
      <w:pPr>
        <w:jc w:val="both"/>
      </w:pPr>
    </w:p>
    <w:p w14:paraId="7A3274A6" w14:textId="77777777" w:rsidR="0002161D" w:rsidRDefault="0002161D" w:rsidP="00EF7644">
      <w:pPr>
        <w:jc w:val="both"/>
      </w:pPr>
    </w:p>
    <w:p w14:paraId="20316D8A" w14:textId="537C03F9" w:rsidR="0002161D" w:rsidRDefault="0002161D" w:rsidP="0002161D">
      <w:pPr>
        <w:pBdr>
          <w:top w:val="nil"/>
          <w:left w:val="nil"/>
          <w:bottom w:val="nil"/>
          <w:right w:val="nil"/>
          <w:between w:val="nil"/>
        </w:pBdr>
        <w:spacing w:line="360" w:lineRule="auto"/>
        <w:ind w:right="-58"/>
        <w:jc w:val="both"/>
        <w:rPr>
          <w:rFonts w:ascii="Times New Roman" w:hAnsi="Times New Roman" w:cs="Times New Roman"/>
        </w:rPr>
      </w:pPr>
      <w:r w:rsidRPr="00840761">
        <w:rPr>
          <w:rFonts w:ascii="Times New Roman" w:hAnsi="Times New Roman" w:cs="Times New Roman"/>
          <w:b/>
          <w:bCs/>
        </w:rPr>
        <w:t>Dokunma Biyografisi Ölçeği:</w:t>
      </w:r>
      <w:r w:rsidRPr="00840761">
        <w:rPr>
          <w:rFonts w:ascii="Times New Roman" w:hAnsi="Times New Roman" w:cs="Times New Roman"/>
        </w:rPr>
        <w:t xml:space="preserve"> Anket, 5 puanlık Likert ölçeğinde derecelendirilmiş 2</w:t>
      </w:r>
      <w:r w:rsidR="00D1425E">
        <w:rPr>
          <w:rFonts w:ascii="Times New Roman" w:hAnsi="Times New Roman" w:cs="Times New Roman"/>
        </w:rPr>
        <w:t>5</w:t>
      </w:r>
      <w:r w:rsidRPr="00840761">
        <w:rPr>
          <w:rFonts w:ascii="Times New Roman" w:hAnsi="Times New Roman" w:cs="Times New Roman"/>
        </w:rPr>
        <w:t xml:space="preserve"> maddeden oluşmaktadır (1 “Asla” ile 5 “Çok sık” arasında değişmektedir). </w:t>
      </w:r>
    </w:p>
    <w:p w14:paraId="4BA20617" w14:textId="21D08E5A" w:rsidR="00D1425E" w:rsidRDefault="00D1425E" w:rsidP="0002161D">
      <w:pPr>
        <w:pBdr>
          <w:top w:val="nil"/>
          <w:left w:val="nil"/>
          <w:bottom w:val="nil"/>
          <w:right w:val="nil"/>
          <w:between w:val="nil"/>
        </w:pBdr>
        <w:spacing w:line="360" w:lineRule="auto"/>
        <w:ind w:right="-58"/>
        <w:jc w:val="both"/>
        <w:rPr>
          <w:rFonts w:ascii="Times New Roman" w:hAnsi="Times New Roman" w:cs="Times New Roman"/>
        </w:rPr>
      </w:pPr>
      <w:r>
        <w:rPr>
          <w:rFonts w:ascii="Times New Roman" w:hAnsi="Times New Roman" w:cs="Times New Roman"/>
        </w:rPr>
        <w:t>Ölçeğin 3 altboyutu şu şekildedir:</w:t>
      </w:r>
    </w:p>
    <w:p w14:paraId="47D703F7" w14:textId="5BC52698" w:rsidR="0002161D" w:rsidRDefault="0002161D" w:rsidP="0002161D">
      <w:pPr>
        <w:pBdr>
          <w:top w:val="nil"/>
          <w:left w:val="nil"/>
          <w:bottom w:val="nil"/>
          <w:right w:val="nil"/>
          <w:between w:val="nil"/>
        </w:pBdr>
        <w:spacing w:line="360" w:lineRule="auto"/>
        <w:ind w:right="-58"/>
        <w:jc w:val="both"/>
        <w:rPr>
          <w:rFonts w:ascii="Times New Roman" w:hAnsi="Times New Roman" w:cs="Times New Roman"/>
        </w:rPr>
      </w:pPr>
      <w:r w:rsidRPr="00840761">
        <w:rPr>
          <w:rFonts w:ascii="Times New Roman" w:hAnsi="Times New Roman" w:cs="Times New Roman"/>
        </w:rPr>
        <w:t xml:space="preserve">1. </w:t>
      </w:r>
      <w:r w:rsidR="002A0B0C" w:rsidRPr="002A0B0C">
        <w:rPr>
          <w:rFonts w:ascii="Times New Roman" w:hAnsi="Times New Roman" w:cs="Times New Roman"/>
        </w:rPr>
        <w:t>Çocukluk</w:t>
      </w:r>
      <w:r w:rsidR="002A0B0C">
        <w:rPr>
          <w:rFonts w:ascii="Times New Roman" w:hAnsi="Times New Roman" w:cs="Times New Roman"/>
        </w:rPr>
        <w:t xml:space="preserve"> </w:t>
      </w:r>
      <w:r w:rsidR="002A0B0C" w:rsidRPr="002A0B0C">
        <w:rPr>
          <w:rFonts w:ascii="Times New Roman" w:hAnsi="Times New Roman" w:cs="Times New Roman"/>
        </w:rPr>
        <w:t>/</w:t>
      </w:r>
      <w:r w:rsidR="002A0B0C">
        <w:rPr>
          <w:rFonts w:ascii="Times New Roman" w:hAnsi="Times New Roman" w:cs="Times New Roman"/>
        </w:rPr>
        <w:t xml:space="preserve"> </w:t>
      </w:r>
      <w:r w:rsidR="002A0B0C" w:rsidRPr="002A0B0C">
        <w:rPr>
          <w:rFonts w:ascii="Times New Roman" w:hAnsi="Times New Roman" w:cs="Times New Roman"/>
        </w:rPr>
        <w:t>Ergenlik</w:t>
      </w:r>
      <w:r w:rsidR="002A0B0C">
        <w:rPr>
          <w:rFonts w:ascii="Times New Roman" w:hAnsi="Times New Roman" w:cs="Times New Roman"/>
        </w:rPr>
        <w:t xml:space="preserve"> </w:t>
      </w:r>
      <w:r w:rsidR="002A0B0C" w:rsidRPr="002A0B0C">
        <w:rPr>
          <w:rFonts w:ascii="Times New Roman" w:hAnsi="Times New Roman" w:cs="Times New Roman"/>
        </w:rPr>
        <w:t>/</w:t>
      </w:r>
      <w:r w:rsidR="002A0B0C">
        <w:rPr>
          <w:rFonts w:ascii="Times New Roman" w:hAnsi="Times New Roman" w:cs="Times New Roman"/>
        </w:rPr>
        <w:t xml:space="preserve"> </w:t>
      </w:r>
      <w:r w:rsidR="002A0B0C" w:rsidRPr="002A0B0C">
        <w:rPr>
          <w:rFonts w:ascii="Times New Roman" w:hAnsi="Times New Roman" w:cs="Times New Roman"/>
        </w:rPr>
        <w:t>Yetişkin Dokunma Deneyim</w:t>
      </w:r>
      <w:r w:rsidR="002A0B0C">
        <w:rPr>
          <w:rFonts w:ascii="Times New Roman" w:hAnsi="Times New Roman" w:cs="Times New Roman"/>
        </w:rPr>
        <w:t xml:space="preserve">i </w:t>
      </w:r>
      <w:r w:rsidRPr="00840761">
        <w:rPr>
          <w:rFonts w:ascii="Times New Roman" w:hAnsi="Times New Roman" w:cs="Times New Roman"/>
        </w:rPr>
        <w:t>1</w:t>
      </w:r>
      <w:r w:rsidR="00C91D39">
        <w:rPr>
          <w:rFonts w:ascii="Times New Roman" w:hAnsi="Times New Roman" w:cs="Times New Roman"/>
        </w:rPr>
        <w:t>3</w:t>
      </w:r>
      <w:r w:rsidRPr="00840761">
        <w:rPr>
          <w:rFonts w:ascii="Times New Roman" w:hAnsi="Times New Roman" w:cs="Times New Roman"/>
        </w:rPr>
        <w:t xml:space="preserve"> madde (örneğin, </w:t>
      </w:r>
      <w:r w:rsidR="00AE279E">
        <w:rPr>
          <w:rFonts w:ascii="Times New Roman" w:hAnsi="Times New Roman" w:cs="Times New Roman"/>
        </w:rPr>
        <w:t>“</w:t>
      </w:r>
      <w:r w:rsidRPr="00840761">
        <w:rPr>
          <w:rFonts w:ascii="Times New Roman" w:hAnsi="Times New Roman" w:cs="Times New Roman"/>
        </w:rPr>
        <w:t xml:space="preserve">Çocukken aile üyelerinden / ebeveynlerden / bakıcılardan duygusal dokunuş aldım"); </w:t>
      </w:r>
      <w:r>
        <w:rPr>
          <w:rFonts w:ascii="Times New Roman" w:hAnsi="Times New Roman" w:cs="Times New Roman"/>
        </w:rPr>
        <w:t>1, 2, 3, 4, 7, 8, 9a, 9b, 9c 20, 21, 24a, 24b</w:t>
      </w:r>
    </w:p>
    <w:p w14:paraId="45FC4C5D" w14:textId="4460010D" w:rsidR="0002161D" w:rsidRDefault="0002161D" w:rsidP="0002161D">
      <w:pPr>
        <w:pBdr>
          <w:top w:val="nil"/>
          <w:left w:val="nil"/>
          <w:bottom w:val="nil"/>
          <w:right w:val="nil"/>
          <w:between w:val="nil"/>
        </w:pBdr>
        <w:spacing w:line="360" w:lineRule="auto"/>
        <w:ind w:right="-58"/>
        <w:jc w:val="both"/>
        <w:rPr>
          <w:rFonts w:ascii="Times New Roman" w:hAnsi="Times New Roman" w:cs="Times New Roman"/>
        </w:rPr>
      </w:pPr>
      <w:r w:rsidRPr="00840761">
        <w:rPr>
          <w:rFonts w:ascii="Times New Roman" w:hAnsi="Times New Roman" w:cs="Times New Roman"/>
        </w:rPr>
        <w:t xml:space="preserve">2. </w:t>
      </w:r>
      <w:r w:rsidR="002A0B0C" w:rsidRPr="002A0B0C">
        <w:rPr>
          <w:rFonts w:ascii="Times New Roman" w:hAnsi="Times New Roman" w:cs="Times New Roman"/>
        </w:rPr>
        <w:t>Kişilerarası Dokunuşta Rahatlık</w:t>
      </w:r>
      <w:r w:rsidR="002A0B0C">
        <w:rPr>
          <w:rFonts w:ascii="Times New Roman" w:hAnsi="Times New Roman" w:cs="Times New Roman"/>
        </w:rPr>
        <w:t xml:space="preserve"> </w:t>
      </w:r>
      <w:r w:rsidR="002A0B0C" w:rsidRPr="002A0B0C">
        <w:rPr>
          <w:rFonts w:ascii="Times New Roman" w:hAnsi="Times New Roman" w:cs="Times New Roman"/>
        </w:rPr>
        <w:t>/</w:t>
      </w:r>
      <w:r w:rsidR="002A0B0C">
        <w:rPr>
          <w:rFonts w:ascii="Times New Roman" w:hAnsi="Times New Roman" w:cs="Times New Roman"/>
        </w:rPr>
        <w:t xml:space="preserve"> </w:t>
      </w:r>
      <w:r w:rsidR="002A0B0C" w:rsidRPr="002A0B0C">
        <w:rPr>
          <w:rFonts w:ascii="Times New Roman" w:hAnsi="Times New Roman" w:cs="Times New Roman"/>
        </w:rPr>
        <w:t>Hoşgörü</w:t>
      </w:r>
      <w:r w:rsidR="002A0B0C" w:rsidRPr="002A0B0C">
        <w:rPr>
          <w:rFonts w:ascii="Times New Roman" w:hAnsi="Times New Roman" w:cs="Times New Roman"/>
        </w:rPr>
        <w:t xml:space="preserve"> </w:t>
      </w:r>
      <w:r w:rsidR="00C91D39">
        <w:rPr>
          <w:rFonts w:ascii="Times New Roman" w:hAnsi="Times New Roman" w:cs="Times New Roman"/>
        </w:rPr>
        <w:t>7</w:t>
      </w:r>
      <w:r w:rsidRPr="00840761">
        <w:rPr>
          <w:rFonts w:ascii="Times New Roman" w:hAnsi="Times New Roman" w:cs="Times New Roman"/>
        </w:rPr>
        <w:t xml:space="preserve"> </w:t>
      </w:r>
      <w:r w:rsidR="009D39A2">
        <w:rPr>
          <w:rFonts w:ascii="Times New Roman" w:hAnsi="Times New Roman" w:cs="Times New Roman"/>
        </w:rPr>
        <w:t>madde</w:t>
      </w:r>
      <w:r w:rsidR="002A0B0C">
        <w:rPr>
          <w:rFonts w:ascii="Times New Roman" w:hAnsi="Times New Roman" w:cs="Times New Roman"/>
        </w:rPr>
        <w:t xml:space="preserve"> </w:t>
      </w:r>
      <w:r w:rsidRPr="00840761">
        <w:rPr>
          <w:rFonts w:ascii="Times New Roman" w:hAnsi="Times New Roman" w:cs="Times New Roman"/>
        </w:rPr>
        <w:t xml:space="preserve">(örneğin, "Yakın (romantik ve romantik olmayan) ilişkilerde okşama / okşama dokunuşuyla ne kadar rahat hissediyorsunuz"”; </w:t>
      </w:r>
      <w:r>
        <w:rPr>
          <w:rFonts w:ascii="Times New Roman" w:hAnsi="Times New Roman" w:cs="Times New Roman"/>
        </w:rPr>
        <w:t>22a, 22b, 22c, 22d, 22e, 22f,</w:t>
      </w:r>
      <w:r w:rsidR="00ED176F">
        <w:rPr>
          <w:rFonts w:ascii="Times New Roman" w:hAnsi="Times New Roman" w:cs="Times New Roman"/>
        </w:rPr>
        <w:t xml:space="preserve"> 24c</w:t>
      </w:r>
    </w:p>
    <w:p w14:paraId="39DD80AF" w14:textId="793ED2C7" w:rsidR="0002161D" w:rsidRDefault="0002161D" w:rsidP="0002161D">
      <w:pPr>
        <w:pBdr>
          <w:top w:val="nil"/>
          <w:left w:val="nil"/>
          <w:bottom w:val="nil"/>
          <w:right w:val="nil"/>
          <w:between w:val="nil"/>
        </w:pBdr>
        <w:spacing w:line="360" w:lineRule="auto"/>
        <w:ind w:right="-58"/>
        <w:jc w:val="both"/>
        <w:rPr>
          <w:rFonts w:ascii="Times New Roman" w:hAnsi="Times New Roman" w:cs="Times New Roman"/>
        </w:rPr>
      </w:pPr>
      <w:r w:rsidRPr="00840761">
        <w:rPr>
          <w:rFonts w:ascii="Times New Roman" w:hAnsi="Times New Roman" w:cs="Times New Roman"/>
        </w:rPr>
        <w:t xml:space="preserve">3. </w:t>
      </w:r>
      <w:r w:rsidR="002A0B0C" w:rsidRPr="002A0B0C">
        <w:rPr>
          <w:rFonts w:ascii="Times New Roman" w:hAnsi="Times New Roman" w:cs="Times New Roman"/>
        </w:rPr>
        <w:t xml:space="preserve">Kişilerarası </w:t>
      </w:r>
      <w:r w:rsidR="002A0B0C">
        <w:rPr>
          <w:rFonts w:ascii="Times New Roman" w:hAnsi="Times New Roman" w:cs="Times New Roman"/>
        </w:rPr>
        <w:t>D</w:t>
      </w:r>
      <w:r w:rsidR="002A0B0C" w:rsidRPr="002A0B0C">
        <w:rPr>
          <w:rFonts w:ascii="Times New Roman" w:hAnsi="Times New Roman" w:cs="Times New Roman"/>
        </w:rPr>
        <w:t xml:space="preserve">okunuşta </w:t>
      </w:r>
      <w:r w:rsidR="002A0B0C">
        <w:rPr>
          <w:rFonts w:ascii="Times New Roman" w:hAnsi="Times New Roman" w:cs="Times New Roman"/>
        </w:rPr>
        <w:t>K</w:t>
      </w:r>
      <w:r w:rsidR="002A0B0C" w:rsidRPr="002A0B0C">
        <w:rPr>
          <w:rFonts w:ascii="Times New Roman" w:hAnsi="Times New Roman" w:cs="Times New Roman"/>
        </w:rPr>
        <w:t>onfor</w:t>
      </w:r>
      <w:r w:rsidR="002A0B0C" w:rsidRPr="002A0B0C">
        <w:rPr>
          <w:rFonts w:ascii="Times New Roman" w:hAnsi="Times New Roman" w:cs="Times New Roman"/>
        </w:rPr>
        <w:t xml:space="preserve"> </w:t>
      </w:r>
      <w:r w:rsidRPr="00840761">
        <w:rPr>
          <w:rFonts w:ascii="Times New Roman" w:hAnsi="Times New Roman" w:cs="Times New Roman"/>
        </w:rPr>
        <w:t xml:space="preserve">5 madde (örneğin, “Yakın olduğum birinden okşama almayı her zaman sevmişimdir”); </w:t>
      </w:r>
      <w:r w:rsidR="00ED176F">
        <w:rPr>
          <w:rFonts w:ascii="Times New Roman" w:hAnsi="Times New Roman" w:cs="Times New Roman"/>
        </w:rPr>
        <w:t>12,13,14,15,16. maddeler</w:t>
      </w:r>
    </w:p>
    <w:p w14:paraId="421C7672" w14:textId="14D57DEC" w:rsidR="0002161D" w:rsidRPr="00840761" w:rsidRDefault="0002161D" w:rsidP="0002161D">
      <w:pPr>
        <w:pBdr>
          <w:top w:val="nil"/>
          <w:left w:val="nil"/>
          <w:bottom w:val="nil"/>
          <w:right w:val="nil"/>
          <w:between w:val="nil"/>
        </w:pBdr>
        <w:spacing w:line="360" w:lineRule="auto"/>
        <w:ind w:right="-58"/>
        <w:jc w:val="both"/>
        <w:rPr>
          <w:rFonts w:ascii="Times New Roman" w:hAnsi="Times New Roman" w:cs="Times New Roman"/>
        </w:rPr>
      </w:pPr>
      <w:r w:rsidRPr="00840761">
        <w:rPr>
          <w:rFonts w:ascii="Times New Roman" w:hAnsi="Times New Roman" w:cs="Times New Roman"/>
        </w:rPr>
        <w:t xml:space="preserve">Orijinal çalışma, Dokunma Biyografisi Ölçeği’nin Cronbach α değerleri 0,73 ile 0,94 arasında değişen iyi psikometrik özelliklerini bildirmiştir </w:t>
      </w:r>
      <w:r w:rsidRPr="00840761">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41041","ISBN":"1111111111","ISSN":"19326203","PMID":"33112898","abstract":"The sense of touch develops early in life and becomes a determinant aspect of our personal narratives, providing crucial information about the world around us and playing a prominent role in affective and social interactions. In this study we aimed to explore whether individual differences in touch experiences across the lifespan are related to adult attachment styles and to perceived touch deprivation. For this we first developed an instrument, namely the Tactile Biography, to quantify individual differences in affective touch experiences throughout life. Secondly, we performed a set of regressions models and a mediation analysis to investigate the role of attachment in relation to both the tactile history and perceived touch deprivation. We found that experiences of affective touch during childhood and adolescence seem to be closely associated with adult attachment styles and adult social touch experiences. Avoidant attachment appears to serve as a mediator in the relationship between earlier (childhood/adolescent) and later (adult) affective touch experiences, as well as between earlier affective touch experiences and perceived touch deprivation. These findings offer further support to existing literature, providing novel insights for the fields of social affective touch and attachment research.","author":[{"dropping-particle":"","family":"Beltrán","given":"Mercedes I.","non-dropping-particle":"","parse-names":false,"suffix":""},{"dropping-particle":"","family":"Chris Dijkerman","given":"H.","non-dropping-particle":"","parse-names":false,"suffix":""},{"dropping-particle":"","family":"Keizer","given":"Anouk","non-dropping-particle":"","parse-names":false,"suffix":""}],"container-title":"PLoS ONE","id":"ITEM-1","issue":"10 October","issued":{"date-parts":[["2020"]]},"page":"1-20","title":"Affective touch experiences across the lifespan: Development of the Tactile Biography questionnaire and the mediating role of attachment style","type":"article-journal","volume":"15"},"uris":["http://www.mendeley.com/documents/?uuid=b04a7666-7e91-45ec-97a8-aac280f3cdac"]}],"mendeley":{"formattedCitation":"(Beltrán et al., 2020)","plainTextFormattedCitation":"(Beltrán et al., 2020)","previouslyFormattedCitation":"(Beltrán et al., 2020)"},"properties":{"noteIndex":0},"schema":"https://github.com/citation-style-language/schema/raw/master/csl-citation.json"}</w:instrText>
      </w:r>
      <w:r w:rsidRPr="00840761">
        <w:rPr>
          <w:rFonts w:ascii="Times New Roman" w:hAnsi="Times New Roman" w:cs="Times New Roman"/>
        </w:rPr>
        <w:fldChar w:fldCharType="separate"/>
      </w:r>
      <w:r w:rsidRPr="00B477EB">
        <w:rPr>
          <w:rFonts w:ascii="Times New Roman" w:hAnsi="Times New Roman" w:cs="Times New Roman"/>
          <w:noProof/>
        </w:rPr>
        <w:t>(Beltrán et al., 2020)</w:t>
      </w:r>
      <w:r w:rsidRPr="00840761">
        <w:rPr>
          <w:rFonts w:ascii="Times New Roman" w:hAnsi="Times New Roman" w:cs="Times New Roman"/>
        </w:rPr>
        <w:fldChar w:fldCharType="end"/>
      </w:r>
      <w:r w:rsidRPr="00840761">
        <w:rPr>
          <w:rFonts w:ascii="Times New Roman" w:hAnsi="Times New Roman" w:cs="Times New Roman"/>
        </w:rPr>
        <w:t>.</w:t>
      </w:r>
    </w:p>
    <w:p w14:paraId="54F93A3F" w14:textId="60498630" w:rsidR="0002161D" w:rsidRDefault="00D1425E" w:rsidP="00EF7644">
      <w:pPr>
        <w:jc w:val="both"/>
      </w:pPr>
      <w:r>
        <w:rPr>
          <w:rFonts w:ascii="Times New Roman" w:hAnsi="Times New Roman" w:cs="Times New Roman"/>
          <w:color w:val="1F1F1F"/>
        </w:rPr>
        <w:t>28 maddeli orijinal ölçekten 3 (</w:t>
      </w:r>
      <w:r w:rsidR="0002161D" w:rsidRPr="00840761">
        <w:rPr>
          <w:rFonts w:ascii="Times New Roman" w:hAnsi="Times New Roman" w:cs="Times New Roman"/>
          <w:color w:val="1F1F1F"/>
        </w:rPr>
        <w:t>11, 17 ve 18. Madde</w:t>
      </w:r>
      <w:r>
        <w:rPr>
          <w:rFonts w:ascii="Times New Roman" w:hAnsi="Times New Roman" w:cs="Times New Roman"/>
          <w:color w:val="1F1F1F"/>
        </w:rPr>
        <w:t>ler) madde</w:t>
      </w:r>
      <w:r w:rsidR="0002161D">
        <w:rPr>
          <w:rFonts w:ascii="Times New Roman" w:hAnsi="Times New Roman" w:cs="Times New Roman"/>
          <w:color w:val="1F1F1F"/>
        </w:rPr>
        <w:t xml:space="preserve"> çıkarıl</w:t>
      </w:r>
      <w:r w:rsidR="002A0B0C">
        <w:rPr>
          <w:rFonts w:ascii="Times New Roman" w:hAnsi="Times New Roman" w:cs="Times New Roman"/>
          <w:color w:val="1F1F1F"/>
        </w:rPr>
        <w:t>mıştır</w:t>
      </w:r>
      <w:r w:rsidR="0002161D">
        <w:rPr>
          <w:rFonts w:ascii="Times New Roman" w:hAnsi="Times New Roman" w:cs="Times New Roman"/>
          <w:color w:val="1F1F1F"/>
        </w:rPr>
        <w:t xml:space="preserve">. </w:t>
      </w:r>
      <w:r>
        <w:rPr>
          <w:rFonts w:ascii="Times New Roman" w:hAnsi="Times New Roman" w:cs="Times New Roman"/>
          <w:color w:val="1F1F1F"/>
        </w:rPr>
        <w:t xml:space="preserve">Bu </w:t>
      </w:r>
      <w:r w:rsidRPr="00840761">
        <w:rPr>
          <w:rFonts w:ascii="Times New Roman" w:hAnsi="Times New Roman" w:cs="Times New Roman"/>
          <w:color w:val="1F1F1F"/>
        </w:rPr>
        <w:t>3 faktörün toplam varyansın %64.52’sini açıkladığı tespit edilmiştir</w:t>
      </w:r>
      <w:r>
        <w:rPr>
          <w:rFonts w:ascii="Times New Roman" w:hAnsi="Times New Roman" w:cs="Times New Roman"/>
          <w:color w:val="1F1F1F"/>
        </w:rPr>
        <w:t xml:space="preserve">. </w:t>
      </w:r>
      <w:r w:rsidRPr="002C4CD6">
        <w:rPr>
          <w:rFonts w:ascii="Times New Roman" w:hAnsi="Times New Roman" w:cs="Times New Roman"/>
          <w:color w:val="1F1F1F"/>
        </w:rPr>
        <w:t>Türkçe versiyonunun alt boyutlarına ait Cronbach alfa katsayısı</w:t>
      </w:r>
      <w:r>
        <w:rPr>
          <w:rFonts w:ascii="Times New Roman" w:hAnsi="Times New Roman" w:cs="Times New Roman"/>
          <w:color w:val="1F1F1F"/>
        </w:rPr>
        <w:t>,</w:t>
      </w:r>
      <w:r w:rsidRPr="002C4CD6">
        <w:rPr>
          <w:rFonts w:ascii="Times New Roman" w:hAnsi="Times New Roman" w:cs="Times New Roman"/>
          <w:color w:val="1F1F1F"/>
        </w:rPr>
        <w:t xml:space="preserve"> 0,60'in üzerinde bulunmuştur. </w:t>
      </w:r>
      <w:r w:rsidR="00EF5E6E" w:rsidRPr="002C4CD6">
        <w:rPr>
          <w:rFonts w:ascii="Times New Roman" w:hAnsi="Times New Roman" w:cs="Times New Roman"/>
          <w:color w:val="1F1F1F"/>
        </w:rPr>
        <w:t>Bu çalışmada </w:t>
      </w:r>
      <w:r w:rsidR="00EF5E6E" w:rsidRPr="002C4CD6">
        <w:rPr>
          <w:rFonts w:ascii="Times New Roman" w:hAnsi="Times New Roman" w:cs="Times New Roman"/>
        </w:rPr>
        <w:t>χ</w:t>
      </w:r>
      <w:r w:rsidR="00EF5E6E" w:rsidRPr="002C4CD6">
        <w:rPr>
          <w:rFonts w:ascii="Times New Roman" w:hAnsi="Times New Roman" w:cs="Times New Roman"/>
          <w:color w:val="1F1F1F"/>
        </w:rPr>
        <w:t> 2/df oranı &lt; 5, RMSEA &lt;0,08, GFI, CFI, AGFI değerleri ≥0,90 ve RMSEA değeri &lt;0,08 kabul edilebilir model uyumu göstermektedir</w:t>
      </w:r>
      <w:r w:rsidR="00EF5E6E">
        <w:rPr>
          <w:rFonts w:ascii="Times New Roman" w:hAnsi="Times New Roman" w:cs="Times New Roman"/>
          <w:color w:val="1F1F1F"/>
        </w:rPr>
        <w:t>.</w:t>
      </w:r>
    </w:p>
    <w:sectPr w:rsidR="0002161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51B"/>
    <w:rsid w:val="00011465"/>
    <w:rsid w:val="0001417C"/>
    <w:rsid w:val="0002161D"/>
    <w:rsid w:val="00035C67"/>
    <w:rsid w:val="00040BDD"/>
    <w:rsid w:val="00041569"/>
    <w:rsid w:val="0004615F"/>
    <w:rsid w:val="00050825"/>
    <w:rsid w:val="00072F5A"/>
    <w:rsid w:val="000743E4"/>
    <w:rsid w:val="00075BCD"/>
    <w:rsid w:val="00085CAD"/>
    <w:rsid w:val="0009372F"/>
    <w:rsid w:val="000B250B"/>
    <w:rsid w:val="000C6755"/>
    <w:rsid w:val="00111A85"/>
    <w:rsid w:val="00113104"/>
    <w:rsid w:val="001158A7"/>
    <w:rsid w:val="00127397"/>
    <w:rsid w:val="00133107"/>
    <w:rsid w:val="001432F9"/>
    <w:rsid w:val="0015287C"/>
    <w:rsid w:val="001546E9"/>
    <w:rsid w:val="00163C18"/>
    <w:rsid w:val="001740FF"/>
    <w:rsid w:val="001A720A"/>
    <w:rsid w:val="001B3914"/>
    <w:rsid w:val="001D0F13"/>
    <w:rsid w:val="001D1292"/>
    <w:rsid w:val="001D3A5C"/>
    <w:rsid w:val="001E5812"/>
    <w:rsid w:val="001E69D5"/>
    <w:rsid w:val="001E7785"/>
    <w:rsid w:val="00211C5E"/>
    <w:rsid w:val="002258B5"/>
    <w:rsid w:val="0023585E"/>
    <w:rsid w:val="002426EB"/>
    <w:rsid w:val="00254454"/>
    <w:rsid w:val="002570C6"/>
    <w:rsid w:val="00275C9A"/>
    <w:rsid w:val="002856FE"/>
    <w:rsid w:val="00290A17"/>
    <w:rsid w:val="00295783"/>
    <w:rsid w:val="002A0B0C"/>
    <w:rsid w:val="002B227C"/>
    <w:rsid w:val="002C05F7"/>
    <w:rsid w:val="002F1BD2"/>
    <w:rsid w:val="00305EBE"/>
    <w:rsid w:val="003070BE"/>
    <w:rsid w:val="00312687"/>
    <w:rsid w:val="00335623"/>
    <w:rsid w:val="00336CF2"/>
    <w:rsid w:val="00354004"/>
    <w:rsid w:val="00361247"/>
    <w:rsid w:val="0038498B"/>
    <w:rsid w:val="003A676F"/>
    <w:rsid w:val="003B4842"/>
    <w:rsid w:val="003C61AB"/>
    <w:rsid w:val="003C7A26"/>
    <w:rsid w:val="003D5688"/>
    <w:rsid w:val="003E06A6"/>
    <w:rsid w:val="00405EF0"/>
    <w:rsid w:val="0040775F"/>
    <w:rsid w:val="00417AAE"/>
    <w:rsid w:val="004247CA"/>
    <w:rsid w:val="0043645B"/>
    <w:rsid w:val="00450660"/>
    <w:rsid w:val="00456176"/>
    <w:rsid w:val="004571A2"/>
    <w:rsid w:val="0046006B"/>
    <w:rsid w:val="004636DD"/>
    <w:rsid w:val="0046792C"/>
    <w:rsid w:val="004718CA"/>
    <w:rsid w:val="00476067"/>
    <w:rsid w:val="00494CA7"/>
    <w:rsid w:val="004D0628"/>
    <w:rsid w:val="004D06C4"/>
    <w:rsid w:val="004E53A5"/>
    <w:rsid w:val="004F36E0"/>
    <w:rsid w:val="0051018C"/>
    <w:rsid w:val="00525541"/>
    <w:rsid w:val="00526413"/>
    <w:rsid w:val="00532734"/>
    <w:rsid w:val="00535BF1"/>
    <w:rsid w:val="005364A4"/>
    <w:rsid w:val="00544815"/>
    <w:rsid w:val="00546B71"/>
    <w:rsid w:val="005536FB"/>
    <w:rsid w:val="00582691"/>
    <w:rsid w:val="00583D51"/>
    <w:rsid w:val="0059786A"/>
    <w:rsid w:val="005A0B64"/>
    <w:rsid w:val="005A5D96"/>
    <w:rsid w:val="005B50C3"/>
    <w:rsid w:val="005C280B"/>
    <w:rsid w:val="005C311E"/>
    <w:rsid w:val="005E4AEA"/>
    <w:rsid w:val="005F2283"/>
    <w:rsid w:val="006073E4"/>
    <w:rsid w:val="006143BD"/>
    <w:rsid w:val="00617CE0"/>
    <w:rsid w:val="0063752E"/>
    <w:rsid w:val="00675A3A"/>
    <w:rsid w:val="00680136"/>
    <w:rsid w:val="00682F65"/>
    <w:rsid w:val="00697106"/>
    <w:rsid w:val="006A0626"/>
    <w:rsid w:val="006A3B93"/>
    <w:rsid w:val="006A5A0A"/>
    <w:rsid w:val="006C2722"/>
    <w:rsid w:val="006E5CB7"/>
    <w:rsid w:val="006F3FDE"/>
    <w:rsid w:val="00701684"/>
    <w:rsid w:val="0070228B"/>
    <w:rsid w:val="0071346B"/>
    <w:rsid w:val="00716077"/>
    <w:rsid w:val="007223A5"/>
    <w:rsid w:val="007238BB"/>
    <w:rsid w:val="00780820"/>
    <w:rsid w:val="007A2DB7"/>
    <w:rsid w:val="007A415A"/>
    <w:rsid w:val="007C12BC"/>
    <w:rsid w:val="007C3880"/>
    <w:rsid w:val="007C6D86"/>
    <w:rsid w:val="007E6716"/>
    <w:rsid w:val="007F3675"/>
    <w:rsid w:val="007F77B5"/>
    <w:rsid w:val="00806557"/>
    <w:rsid w:val="00812782"/>
    <w:rsid w:val="0082778B"/>
    <w:rsid w:val="00832ECB"/>
    <w:rsid w:val="00833D72"/>
    <w:rsid w:val="0084251B"/>
    <w:rsid w:val="00843FA0"/>
    <w:rsid w:val="0087090D"/>
    <w:rsid w:val="008740EB"/>
    <w:rsid w:val="00875C2E"/>
    <w:rsid w:val="00877193"/>
    <w:rsid w:val="00881728"/>
    <w:rsid w:val="0088656F"/>
    <w:rsid w:val="00893E7D"/>
    <w:rsid w:val="008D1DD7"/>
    <w:rsid w:val="008F1DD0"/>
    <w:rsid w:val="008F3878"/>
    <w:rsid w:val="008F5051"/>
    <w:rsid w:val="009028E0"/>
    <w:rsid w:val="00903151"/>
    <w:rsid w:val="0091293B"/>
    <w:rsid w:val="00922E09"/>
    <w:rsid w:val="00926009"/>
    <w:rsid w:val="00933289"/>
    <w:rsid w:val="00936831"/>
    <w:rsid w:val="00941B14"/>
    <w:rsid w:val="00952588"/>
    <w:rsid w:val="00954FF9"/>
    <w:rsid w:val="009621D9"/>
    <w:rsid w:val="00976C8C"/>
    <w:rsid w:val="0098374A"/>
    <w:rsid w:val="00987FF5"/>
    <w:rsid w:val="009A4B4D"/>
    <w:rsid w:val="009C307B"/>
    <w:rsid w:val="009C648E"/>
    <w:rsid w:val="009C701C"/>
    <w:rsid w:val="009D39A2"/>
    <w:rsid w:val="009D5486"/>
    <w:rsid w:val="009E0427"/>
    <w:rsid w:val="009E455E"/>
    <w:rsid w:val="009F29F3"/>
    <w:rsid w:val="00A1562C"/>
    <w:rsid w:val="00A27DB9"/>
    <w:rsid w:val="00A33135"/>
    <w:rsid w:val="00A434EE"/>
    <w:rsid w:val="00A62F99"/>
    <w:rsid w:val="00A6323E"/>
    <w:rsid w:val="00A65221"/>
    <w:rsid w:val="00A66C6E"/>
    <w:rsid w:val="00A72624"/>
    <w:rsid w:val="00A90C28"/>
    <w:rsid w:val="00AB0BC2"/>
    <w:rsid w:val="00AB10B2"/>
    <w:rsid w:val="00AB12F7"/>
    <w:rsid w:val="00AB6F7F"/>
    <w:rsid w:val="00AC39C8"/>
    <w:rsid w:val="00AC7A88"/>
    <w:rsid w:val="00AD357D"/>
    <w:rsid w:val="00AE279E"/>
    <w:rsid w:val="00AE735C"/>
    <w:rsid w:val="00AF3081"/>
    <w:rsid w:val="00AF7435"/>
    <w:rsid w:val="00B0077B"/>
    <w:rsid w:val="00B00E3B"/>
    <w:rsid w:val="00B0192A"/>
    <w:rsid w:val="00B04E24"/>
    <w:rsid w:val="00B16240"/>
    <w:rsid w:val="00B25544"/>
    <w:rsid w:val="00B37AEF"/>
    <w:rsid w:val="00B44A25"/>
    <w:rsid w:val="00B46425"/>
    <w:rsid w:val="00B712D9"/>
    <w:rsid w:val="00B87B4B"/>
    <w:rsid w:val="00BA297C"/>
    <w:rsid w:val="00BA785C"/>
    <w:rsid w:val="00BC0149"/>
    <w:rsid w:val="00BC22FE"/>
    <w:rsid w:val="00BD4187"/>
    <w:rsid w:val="00C141B1"/>
    <w:rsid w:val="00C14A16"/>
    <w:rsid w:val="00C2397C"/>
    <w:rsid w:val="00C272D0"/>
    <w:rsid w:val="00C3261E"/>
    <w:rsid w:val="00C37129"/>
    <w:rsid w:val="00C40900"/>
    <w:rsid w:val="00C410B3"/>
    <w:rsid w:val="00C5405D"/>
    <w:rsid w:val="00C543E1"/>
    <w:rsid w:val="00C61742"/>
    <w:rsid w:val="00C6706D"/>
    <w:rsid w:val="00C71DCE"/>
    <w:rsid w:val="00C73721"/>
    <w:rsid w:val="00C77F95"/>
    <w:rsid w:val="00C812FC"/>
    <w:rsid w:val="00C91D39"/>
    <w:rsid w:val="00C93BFC"/>
    <w:rsid w:val="00C9792E"/>
    <w:rsid w:val="00CA341C"/>
    <w:rsid w:val="00CB29B5"/>
    <w:rsid w:val="00CF44D8"/>
    <w:rsid w:val="00D05CF3"/>
    <w:rsid w:val="00D1425E"/>
    <w:rsid w:val="00D15BE0"/>
    <w:rsid w:val="00D34046"/>
    <w:rsid w:val="00D42C20"/>
    <w:rsid w:val="00D45860"/>
    <w:rsid w:val="00D54A15"/>
    <w:rsid w:val="00D55AC1"/>
    <w:rsid w:val="00D630FA"/>
    <w:rsid w:val="00D65587"/>
    <w:rsid w:val="00D73028"/>
    <w:rsid w:val="00D7410A"/>
    <w:rsid w:val="00D81585"/>
    <w:rsid w:val="00D971AD"/>
    <w:rsid w:val="00DC3AE8"/>
    <w:rsid w:val="00DC5B66"/>
    <w:rsid w:val="00DC638E"/>
    <w:rsid w:val="00DD69A3"/>
    <w:rsid w:val="00DE25CF"/>
    <w:rsid w:val="00DE27D9"/>
    <w:rsid w:val="00DE7826"/>
    <w:rsid w:val="00DF1F00"/>
    <w:rsid w:val="00DF715C"/>
    <w:rsid w:val="00E014E2"/>
    <w:rsid w:val="00E02051"/>
    <w:rsid w:val="00E25501"/>
    <w:rsid w:val="00E30B92"/>
    <w:rsid w:val="00E32E74"/>
    <w:rsid w:val="00E37C62"/>
    <w:rsid w:val="00E565B8"/>
    <w:rsid w:val="00E63D5A"/>
    <w:rsid w:val="00E70F88"/>
    <w:rsid w:val="00E835EA"/>
    <w:rsid w:val="00E86A91"/>
    <w:rsid w:val="00E947B3"/>
    <w:rsid w:val="00E963F7"/>
    <w:rsid w:val="00EA75B9"/>
    <w:rsid w:val="00EB40A6"/>
    <w:rsid w:val="00ED176F"/>
    <w:rsid w:val="00ED22D6"/>
    <w:rsid w:val="00ED2C04"/>
    <w:rsid w:val="00EE463C"/>
    <w:rsid w:val="00EF5E6E"/>
    <w:rsid w:val="00EF6F6F"/>
    <w:rsid w:val="00EF7644"/>
    <w:rsid w:val="00F00307"/>
    <w:rsid w:val="00F33168"/>
    <w:rsid w:val="00F33881"/>
    <w:rsid w:val="00F36A74"/>
    <w:rsid w:val="00F37E0B"/>
    <w:rsid w:val="00F41CFF"/>
    <w:rsid w:val="00F6123B"/>
    <w:rsid w:val="00F70233"/>
    <w:rsid w:val="00F7315B"/>
    <w:rsid w:val="00F82608"/>
    <w:rsid w:val="00F8441F"/>
    <w:rsid w:val="00F863E5"/>
    <w:rsid w:val="00F9238F"/>
    <w:rsid w:val="00F95941"/>
    <w:rsid w:val="00FA6FC4"/>
    <w:rsid w:val="00FB0DC4"/>
    <w:rsid w:val="00FE3ADD"/>
    <w:rsid w:val="00FF543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10417"/>
  <w15:chartTrackingRefBased/>
  <w15:docId w15:val="{CB0BC76B-F3FF-42AF-836C-30F33BDD9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880"/>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842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TotalTime>
  <Pages>4</Pages>
  <Words>1400</Words>
  <Characters>7985</Characters>
  <Application>Microsoft Office Word</Application>
  <DocSecurity>0</DocSecurity>
  <Lines>66</Lines>
  <Paragraphs>1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ül Duran</dc:creator>
  <cp:keywords/>
  <dc:description/>
  <cp:lastModifiedBy>MÜGE COŞĞUN</cp:lastModifiedBy>
  <cp:revision>6</cp:revision>
  <dcterms:created xsi:type="dcterms:W3CDTF">2026-01-28T09:33:00Z</dcterms:created>
  <dcterms:modified xsi:type="dcterms:W3CDTF">2026-01-28T13:45:00Z</dcterms:modified>
</cp:coreProperties>
</file>